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pPr>
        <w:pStyle w:val="Heading1"/>
      </w:pPr>
      <w:bookmarkStart w:id="4" w:name="bookmark=id.30j0zll" w:colFirst="0" w:colLast="0"/>
      <w:bookmarkEnd w:id="4"/>
      <w:r>
        <w:t>Key Points</w:t>
      </w:r>
    </w:p>
    <w:p w14:paraId="00000010" w14:textId="386BAEE9" w:rsidR="00104E87" w:rsidRDefault="004D045E">
      <w:pPr>
        <w:numPr>
          <w:ilvl w:val="0"/>
          <w:numId w:val="1"/>
        </w:numPr>
      </w:pPr>
      <w:r>
        <w:t>The upper mesopelagic of the oligotrophic Eastern Tropical North Pacific Oxygen Deficient Zone (ODZ) has low flux attenuation</w:t>
      </w:r>
      <w:r w:rsidR="00A35D9B">
        <w:t>.</w:t>
      </w:r>
    </w:p>
    <w:p w14:paraId="00000011" w14:textId="192AD5DF" w:rsidR="00104E87" w:rsidRDefault="004D045E">
      <w:pPr>
        <w:numPr>
          <w:ilvl w:val="0"/>
          <w:numId w:val="1"/>
        </w:numPr>
      </w:pPr>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pPr>
        <w:numPr>
          <w:ilvl w:val="0"/>
          <w:numId w:val="1"/>
        </w:numPr>
      </w:pPr>
      <w:r>
        <w:t>Zooplankton appear to transport organic matter into, and disaggregate particles within, the ODZ above 500</w:t>
      </w:r>
      <w:r w:rsidR="007B69A1">
        <w:t xml:space="preserve"> </w:t>
      </w:r>
      <w:r>
        <w:t>m.</w:t>
      </w:r>
    </w:p>
    <w:p w14:paraId="00000013" w14:textId="3B807E94" w:rsidR="00104E87" w:rsidRDefault="004D045E">
      <w:pPr>
        <w:pStyle w:val="Heading1"/>
      </w:pPr>
      <w:bookmarkStart w:id="5" w:name="bookmark=id.1fob9te" w:colFirst="0" w:colLast="0"/>
      <w:bookmarkEnd w:id="5"/>
      <w:r>
        <w:t>Abstract</w:t>
      </w:r>
    </w:p>
    <w:p w14:paraId="00000014" w14:textId="2E583F60" w:rsidR="00104E87" w:rsidRDefault="004D045E">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Default="004D045E">
      <w:pPr>
        <w:pStyle w:val="Heading1"/>
      </w:pPr>
      <w:bookmarkStart w:id="6" w:name="bookmark=id.3znysh7" w:colFirst="0" w:colLast="0"/>
      <w:bookmarkStart w:id="7" w:name="_heading=h.rb9bttvy2jac" w:colFirst="0" w:colLast="0"/>
      <w:bookmarkEnd w:id="6"/>
      <w:bookmarkEnd w:id="7"/>
      <w:r>
        <w:t>Plain Language Summary</w:t>
      </w:r>
    </w:p>
    <w:p w14:paraId="00000016" w14:textId="4720E4F0" w:rsidR="00104E87" w:rsidRDefault="004D045E">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w:t>
      </w:r>
      <w:proofErr w:type="gramStart"/>
      <w:r>
        <w:t>a the</w:t>
      </w:r>
      <w:proofErr w:type="gramEnd"/>
      <w:r>
        <w:t xml:space="preserve"> ocean just west of Mexico where there is </w:t>
      </w:r>
      <w:r w:rsidR="007D3102">
        <w:t>little to no</w:t>
      </w:r>
      <w:r>
        <w:t xml:space="preserve"> </w:t>
      </w:r>
      <w:r>
        <w:lastRenderedPageBreak/>
        <w:t xml:space="preserve">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pPr>
        <w:pStyle w:val="Heading1"/>
      </w:pPr>
      <w:bookmarkStart w:id="8" w:name="bookmark=id.2et92p0" w:colFirst="0" w:colLast="0"/>
      <w:bookmarkEnd w:id="8"/>
      <w:r>
        <w:t>Introduction</w:t>
      </w:r>
    </w:p>
    <w:p w14:paraId="00000018" w14:textId="30B6900D"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3C1A71">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3B6974" w:rsidRPr="003B6974">
        <w:t>(Neuer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304B9F">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3B6974" w:rsidRPr="003B6974">
        <w:t>(Francois et al., 2002; Passow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B73EBD">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3B6974" w:rsidRPr="003B6974">
        <w:t>(Kwon &amp; Primeau, 2008)</w:t>
      </w:r>
      <w:r w:rsidR="00B73EBD">
        <w:fldChar w:fldCharType="end"/>
      </w:r>
      <w:r>
        <w:t>. Thus, understanding the processes that shape organic matter degradation in the mesopelagic is critical.</w:t>
      </w:r>
    </w:p>
    <w:p w14:paraId="00000019" w14:textId="641E0463" w:rsidR="00104E87" w:rsidRDefault="004D045E">
      <w:r>
        <w:t xml:space="preserve">Zooplankton modulate carbon flux through the mesopelagic </w:t>
      </w:r>
      <w:r w:rsidR="00B73EBD">
        <w:fldChar w:fldCharType="begin"/>
      </w:r>
      <w:r w:rsidR="00B73EBD">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3B6974" w:rsidRPr="003B6974">
        <w:t>(Jackson &amp; Burd, 2001; Steinberg &amp; Landry, 2017; Turner, 2015)</w:t>
      </w:r>
      <w:r w:rsidR="00B73EBD">
        <w:fldChar w:fldCharType="end"/>
      </w:r>
      <w:r w:rsidR="007B69A1">
        <w:t>,</w:t>
      </w:r>
      <w:r>
        <w:t xml:space="preserve"> and by extension the efficiency of the biological pump </w:t>
      </w:r>
      <w:r w:rsidR="009E7DEC">
        <w:fldChar w:fldCharType="begin"/>
      </w:r>
      <w:r w:rsidR="00D26EBD">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3B6974" w:rsidRPr="003B6974">
        <w:t>(Archibald et al., 2019; Cavan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active transport</w:t>
      </w:r>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26EBD">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3B6974" w:rsidRPr="003B6974">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26EBD">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3B6974" w:rsidRPr="003B6974">
        <w:t>(Archibald et al., 2019; Bianchi et al., 2013; Hannides et al., 2009; Steinberg et al., 2000; Stukel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w:t>
      </w:r>
      <w:r w:rsidR="007D3102">
        <w:t>organic matter</w:t>
      </w:r>
      <w:r>
        <w:t xml:space="preserve"> </w:t>
      </w:r>
      <w:r w:rsidR="007D3102">
        <w:t xml:space="preserve">by </w:t>
      </w:r>
      <w:r>
        <w:t>consum</w:t>
      </w:r>
      <w:r w:rsidR="007D3102">
        <w:t>ing</w:t>
      </w:r>
      <w:r>
        <w:t xml:space="preserve"> particles in the mesopelagic </w:t>
      </w:r>
      <w:r w:rsidR="007B69A1">
        <w:fldChar w:fldCharType="begin"/>
      </w:r>
      <w:r w:rsidR="007B69A1">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3B6974" w:rsidRPr="003B6974">
        <w:t>(</w:t>
      </w:r>
      <w:proofErr w:type="spellStart"/>
      <w:r w:rsidR="003B6974" w:rsidRPr="003B6974">
        <w:t>Stukel</w:t>
      </w:r>
      <w:proofErr w:type="spellEnd"/>
      <w:r w:rsidR="003B6974" w:rsidRPr="003B6974">
        <w:t xml:space="preserve"> et al., 2019)</w:t>
      </w:r>
      <w:r w:rsidR="007B69A1">
        <w:fldChar w:fldCharType="end"/>
      </w:r>
      <w:r>
        <w:t xml:space="preserve">. </w:t>
      </w:r>
      <w:r w:rsidR="006B0287">
        <w:t>Suspension feeding zooplankton</w:t>
      </w:r>
      <w:commentRangeStart w:id="9"/>
      <w:r>
        <w:t xml:space="preserve"> did not substantially attenuate flux in the California Current system </w:t>
      </w:r>
      <w:r w:rsidR="009A3929">
        <w:fldChar w:fldCharType="begin"/>
      </w:r>
      <w:r w:rsidR="009A3929">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3B6974" w:rsidRPr="003B6974">
        <w:t>(Stukel et al., 2019)</w:t>
      </w:r>
      <w:r w:rsidR="009A3929">
        <w:fldChar w:fldCharType="end"/>
      </w:r>
      <w:r>
        <w:t xml:space="preserve">. </w:t>
      </w:r>
      <w:commentRangeEnd w:id="9"/>
      <w:r w:rsidR="007D3102">
        <w:rPr>
          <w:rStyle w:val="CommentReference"/>
        </w:rPr>
        <w:commentReference w:id="9"/>
      </w:r>
      <w:r>
        <w:t xml:space="preserve">Zooplankton break large particles into smaller ones, likely by generating turbulence when they swim </w:t>
      </w:r>
      <w:r w:rsidR="009A3929">
        <w:fldChar w:fldCharType="begin"/>
      </w:r>
      <w:r w:rsidR="009A3929">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Dilling &amp; Alldredge, 2000; Goldthwait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9A3929">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Goldthwait et al., 2005)</w:t>
      </w:r>
      <w:r w:rsidR="009A3929">
        <w:fldChar w:fldCharType="end"/>
      </w:r>
      <w:r>
        <w:t xml:space="preserve">. This fragmentation has been shown in some cases to explain around 50% of flux attenuation </w:t>
      </w:r>
      <w:r w:rsidR="005475B7">
        <w:fldChar w:fldCharType="begin"/>
      </w:r>
      <w:r w:rsidR="005475B7">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5475B7">
        <w:rPr>
          <w:rFonts w:ascii="Cambria Math" w:hAnsi="Cambria Math" w:cs="Cambria Math"/>
        </w:rPr>
        <w:instrText>∼</w:instrText>
      </w:r>
      <w:r w:rsidR="005475B7">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3B6974" w:rsidRPr="003B6974">
        <w:t>(Briggs et al., 2020)</w:t>
      </w:r>
      <w:r w:rsidR="005475B7">
        <w:fldChar w:fldCharType="end"/>
      </w:r>
      <w:r w:rsidR="007B69A1">
        <w:t>.</w:t>
      </w:r>
    </w:p>
    <w:p w14:paraId="0000001A" w14:textId="528DF26D" w:rsidR="00104E87" w:rsidRDefault="004D045E">
      <w:r>
        <w:t>Oxygen concentrations, and in particular th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750A5E">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Hartnett &amp; Devol, 2003; Van Mooy et al., 2002; Weber &amp; Bianchi, 2020)</w:t>
      </w:r>
      <w:r w:rsidR="00750A5E">
        <w:fldChar w:fldCharType="end"/>
      </w:r>
      <w:r>
        <w:t xml:space="preserve">, the Eastern Tropical South Pacific </w:t>
      </w:r>
      <w:r w:rsidR="00750A5E">
        <w:fldChar w:fldCharType="begin"/>
      </w:r>
      <w:r w:rsidR="00750A5E">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3B6974" w:rsidRPr="003B6974">
        <w:t>(Pavia et al., 2019)</w:t>
      </w:r>
      <w:r w:rsidR="00750A5E">
        <w:fldChar w:fldCharType="end"/>
      </w:r>
      <w:r>
        <w:t xml:space="preserve">, and </w:t>
      </w:r>
      <w:commentRangeStart w:id="10"/>
      <w:r>
        <w:t xml:space="preserve">Arabian Sea </w:t>
      </w:r>
      <w:commentRangeEnd w:id="10"/>
      <w:r w:rsidR="00315ACC">
        <w:rPr>
          <w:rStyle w:val="CommentReference"/>
        </w:rPr>
        <w:commentReference w:id="10"/>
      </w:r>
      <w:r w:rsidR="00750A5E">
        <w:fldChar w:fldCharType="begin"/>
      </w:r>
      <w:r w:rsidR="0063459C">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63459C" w:rsidRPr="0063459C">
        <w:t xml:space="preserve">(Keil et al., 2016; </w:t>
      </w:r>
      <w:proofErr w:type="spellStart"/>
      <w:r w:rsidR="0063459C" w:rsidRPr="0063459C">
        <w:t>Roullier</w:t>
      </w:r>
      <w:proofErr w:type="spellEnd"/>
      <w:r w:rsidR="0063459C" w:rsidRPr="0063459C">
        <w:t xml:space="preserve">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3B6974">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t xml:space="preserve">. Analysis of remineralization tracers also shows evidence of slow flux attention in the ODZs </w:t>
      </w:r>
      <w:r w:rsidR="00750A5E">
        <w:fldChar w:fldCharType="begin"/>
      </w:r>
      <w:r w:rsidR="00750A5E">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Weber &amp; Bianchi, 2020)</w:t>
      </w:r>
      <w:r w:rsidR="00750A5E">
        <w:fldChar w:fldCharType="end"/>
      </w:r>
      <w:r>
        <w:t>. The oxygen content of the ocean is decreasing</w:t>
      </w:r>
      <w:r w:rsidR="00394613">
        <w:t xml:space="preserve"> </w:t>
      </w:r>
      <w:r w:rsidR="00394613">
        <w:fldChar w:fldCharType="begin"/>
      </w:r>
      <w:r w:rsidR="00394613">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394613" w:rsidRPr="00394613">
        <w:t xml:space="preserve">(Ito et al., 2017; </w:t>
      </w:r>
      <w:proofErr w:type="spellStart"/>
      <w:r w:rsidR="00394613" w:rsidRPr="00394613">
        <w:t>Schmidtko</w:t>
      </w:r>
      <w:proofErr w:type="spellEnd"/>
      <w:r w:rsidR="00394613" w:rsidRPr="00394613">
        <w:t xml:space="preserve"> et al., 2017)</w:t>
      </w:r>
      <w:r w:rsidR="00394613">
        <w:fldChar w:fldCharType="end"/>
      </w:r>
      <w:commentRangeStart w:id="11"/>
      <w:commentRangeEnd w:id="11"/>
      <w:r w:rsidR="00B42C8F">
        <w:rPr>
          <w:rStyle w:val="CommentReference"/>
        </w:rPr>
        <w:commentReference w:id="11"/>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3B6974">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3B6974" w:rsidRPr="003B6974">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750A5E">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3B6974" w:rsidRPr="003B6974">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750A5E">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3B6974" w:rsidRPr="003B6974">
        <w:t>(Cram et al., 2018)</w:t>
      </w:r>
      <w:r w:rsidR="00750A5E">
        <w:fldChar w:fldCharType="end"/>
      </w:r>
      <w:r>
        <w:t xml:space="preserve">. However, biological organic matter transport is also modulated by </w:t>
      </w:r>
      <w:commentRangeStart w:id="12"/>
      <w:r>
        <w:t>zooplankton</w:t>
      </w:r>
      <w:commentRangeEnd w:id="12"/>
      <w:r w:rsidR="007262B8">
        <w:rPr>
          <w:rStyle w:val="CommentReference"/>
        </w:rPr>
        <w:commentReference w:id="12"/>
      </w:r>
      <w:r>
        <w:t xml:space="preserve"> whose interactions on particle flux in pelagic ODZs are only beginning to be explored </w:t>
      </w:r>
      <w:r w:rsidR="00750A5E">
        <w:fldChar w:fldCharType="begin"/>
      </w:r>
      <w:r w:rsidR="00A935E8">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Kiko et al., 2020)</w:t>
      </w:r>
      <w:r w:rsidR="00750A5E">
        <w:fldChar w:fldCharType="end"/>
      </w:r>
      <w:r>
        <w:t>.</w:t>
      </w:r>
    </w:p>
    <w:p w14:paraId="0000001B" w14:textId="01E965F2" w:rsidR="00104E87" w:rsidRDefault="004D045E">
      <w:r>
        <w:t xml:space="preserve">Models of particle transfer through the mesopelagic oceans predict that particle size and mineral content, ocean temperature, and oxygen concentrations are the dominant factors modulating particle flux attenuation </w:t>
      </w:r>
      <w:r w:rsidR="00750A5E">
        <w:fldChar w:fldCharType="begin"/>
      </w:r>
      <w:r w:rsidR="003B6974">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rsidR="00F06FFB">
        <w:t xml:space="preserve">. </w:t>
      </w:r>
      <w:r>
        <w:t xml:space="preserve">These models, however, do not account for </w:t>
      </w:r>
      <w:r>
        <w:lastRenderedPageBreak/>
        <w:t xml:space="preserve">active transport or disaggregation by zooplankton. As a result of this assumption, the models predict that small particles preferentially attenuate with depth, which is often not borne out by observations </w:t>
      </w:r>
      <w:r w:rsidR="00750A5E">
        <w:fldChar w:fldCharType="begin"/>
      </w:r>
      <w:r w:rsidR="00750A5E">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3B6974" w:rsidRPr="003B6974">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7791CF8B" w:rsidR="00104E87" w:rsidRDefault="004D045E">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3B6974">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3B6974" w:rsidRPr="003B6974">
        <w:t>(Picheral et al., 2010)</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A935E8">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Guidi et al., 2008; Kiko et al., 2020)</w:t>
      </w:r>
      <w:r w:rsidR="00750A5E">
        <w:fldChar w:fldCharType="end"/>
      </w:r>
      <w:r>
        <w:t xml:space="preserve">. UVPs can furthermore provide resolved information about particle flux variability across space and time </w:t>
      </w:r>
      <w:r w:rsidR="00911372">
        <w:fldChar w:fldCharType="begin"/>
      </w:r>
      <w:r w:rsidR="00A935E8">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911372">
        <w:fldChar w:fldCharType="separate"/>
      </w:r>
      <w:r w:rsidR="003B6974" w:rsidRPr="003B6974">
        <w:t>(Guidi et al., 2008; Kiko et al., 2017)</w:t>
      </w:r>
      <w:r w:rsidR="00911372">
        <w:fldChar w:fldCharType="end"/>
      </w:r>
      <w:r>
        <w:t xml:space="preserve">. Connecting UVP and trap data can furthermore inform about relationships between particle size, biomass, composition, and sinking speed, as well as the contributions of the different particle sizes to flux </w:t>
      </w:r>
      <w:r w:rsidR="00911372">
        <w:fldChar w:fldCharType="begin"/>
      </w:r>
      <w:r w:rsidR="00911372">
        <w:instrText xml:space="preserve"> ADDIN ZOTERO_ITEM CSL_CITATION {"citationID":"xIwUZJc8","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w:t>
      </w:r>
    </w:p>
    <w:p w14:paraId="0000001D" w14:textId="2FD3F6EA" w:rsidR="00104E87" w:rsidRDefault="0014548D">
      <w:r>
        <w:t xml:space="preserve">UVP have provided insight into other anoxic and hypoxic environments. In the Arabian Sea, particle size data from a UVP were compared to zooplankton abundances and surface productivity. The authors concluded that in this ODZ region, particle size distributions were shaped by microbial and zooplankton activities, the spatiotemporal structure of surface </w:t>
      </w:r>
      <w:proofErr w:type="spellStart"/>
      <w:r>
        <w:t>phytoplantkon</w:t>
      </w:r>
      <w:proofErr w:type="spellEnd"/>
      <w:r>
        <w:t xml:space="preserve"> blooms and horizontal transport of particles by currents </w:t>
      </w:r>
      <w:r>
        <w:fldChar w:fldCharType="begin"/>
      </w:r>
      <w:r>
        <w: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Pr="0014548D">
        <w:t>(</w:t>
      </w:r>
      <w:proofErr w:type="spellStart"/>
      <w:r w:rsidRPr="0014548D">
        <w:t>Roullier</w:t>
      </w:r>
      <w:proofErr w:type="spellEnd"/>
      <w:r w:rsidRPr="0014548D">
        <w:t xml:space="preserve"> et al., 2014)</w:t>
      </w:r>
      <w:r>
        <w:fldChar w:fldCharType="end"/>
      </w:r>
      <w:r>
        <w:t>. Another</w:t>
      </w:r>
      <w:r w:rsidR="004D045E">
        <w:t xml:space="preserve"> recent study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anoxic, Oxygen Minimum Zone </w:t>
      </w:r>
      <w:r w:rsidR="00911372">
        <w:fldChar w:fldCharType="begin"/>
      </w:r>
      <w:r w:rsidR="00A935E8">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3B6974" w:rsidRPr="003B6974">
        <w:t>(Kiko et al., 2020)</w:t>
      </w:r>
      <w:r w:rsidR="00911372">
        <w:fldChar w:fldCharType="end"/>
      </w:r>
      <w:r w:rsidR="004D045E">
        <w:t>. The authors found a particle concentration maximum in the mesopelagic and contended that this feature suggests transport by zooplankton, and/or mortality of migrating zooplankton. The authors suggest that in more anoxic and larger ODZs, such as the modern day ETNP, and in particular as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13D42C36" w:rsidR="00104E87" w:rsidRDefault="004D045E">
      <w:r>
        <w:t xml:space="preserve">A recent modeling study posed three hypotheses to explain why particle flux attenuates slowly in ODZs </w:t>
      </w:r>
      <w:r w:rsidR="00911372">
        <w:fldChar w:fldCharType="begin"/>
      </w:r>
      <w:r w:rsidR="0091137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Disaggregation by zooplankton is slower in ODZs 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3B6974">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3B6974" w:rsidRPr="003B6974">
        <w:t>(Bianchi et al., 2018; Lam &amp; Kuypers, 2011)</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91137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3B6974" w:rsidRPr="003B6974">
        <w:t>(Raven et al., 2021)</w:t>
      </w:r>
      <w:r w:rsidR="00911372">
        <w:fldChar w:fldCharType="end"/>
      </w:r>
      <w:r>
        <w:t xml:space="preserve">. Microbial analysis of particles found sulfate reducers and S-oxidizing denitrifiers at low abundance </w:t>
      </w:r>
      <w:commentRangeStart w:id="13"/>
      <w:r w:rsidR="00911372">
        <w:fldChar w:fldCharType="begin"/>
      </w:r>
      <w:r w:rsidR="0091137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3B6974" w:rsidRPr="003B6974">
        <w:t>(Fuchsman et al., 2017; Saunders et al., 2019)</w:t>
      </w:r>
      <w:r w:rsidR="00911372">
        <w:fldChar w:fldCharType="end"/>
      </w:r>
      <w:commentRangeEnd w:id="13"/>
      <w:r w:rsidR="00B3090F">
        <w:rPr>
          <w:rStyle w:val="CommentReference"/>
        </w:rPr>
        <w:commentReference w:id="13"/>
      </w:r>
      <w:r>
        <w:t xml:space="preserve">.  Each of the hypotheses outlined above were predicted to leave distinct signatures in particle size distributions in the core of ODZ regions </w:t>
      </w:r>
      <w:r w:rsidR="00911372">
        <w:fldChar w:fldCharType="begin"/>
      </w:r>
      <w:r w:rsidR="0091137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The model with slow attenuation of all particles, predicts an increase in the abundance of small particles in the ODZ core, while the other two models, predict a decrease in small particle abundance, because small particles are either not replaced by disaggregation of large particles (</w:t>
      </w:r>
      <w:r w:rsidR="00374C9F" w:rsidRPr="003D07DB">
        <w:rPr>
          <w:b/>
          <w:bCs/>
        </w:rPr>
        <w:t>H2</w:t>
      </w:r>
      <w:r>
        <w:t>) or because those particles are remineralized more quickly than larger particles (</w:t>
      </w:r>
      <w:r w:rsidR="006E5628" w:rsidRPr="003D07DB">
        <w:rPr>
          <w:b/>
          <w:bCs/>
        </w:rPr>
        <w:t>H</w:t>
      </w:r>
      <w:r w:rsidRPr="003D07DB">
        <w:rPr>
          <w:b/>
          <w:bCs/>
        </w:rPr>
        <w:t>3</w:t>
      </w:r>
      <w:r>
        <w:t>). However, the necessary particle size data from an ODZ was not available to support any hypothesis at the exclusion of the others. In this manuscript we present a new dataset that is sufficient to test these three hypotheses (hereafter called Weber-Bianchi models).</w:t>
      </w:r>
    </w:p>
    <w:p w14:paraId="0000001F" w14:textId="51A3748A" w:rsidR="00104E87" w:rsidRDefault="004D045E">
      <w:r>
        <w:t xml:space="preserve">While UVP and traps have been sampled together </w:t>
      </w:r>
      <w:r w:rsidR="00911372">
        <w:fldChar w:fldCharType="begin"/>
      </w:r>
      <w:r w:rsidR="0091137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91137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3B6974" w:rsidRPr="003B6974">
        <w:t>(Fuchsman et al., 2019; Pennington et al., 2006)</w:t>
      </w:r>
      <w:r w:rsidR="00911372">
        <w:fldChar w:fldCharType="end"/>
      </w:r>
      <w:r>
        <w:t xml:space="preserve">. Meanwhile most flux data has been measured in </w:t>
      </w:r>
      <w:r w:rsidR="007262B8">
        <w:t xml:space="preserve">more coastal, </w:t>
      </w:r>
      <w:r>
        <w:t xml:space="preserve">higher productivity regions of the ETNP </w:t>
      </w:r>
      <w:r w:rsidR="00911372">
        <w:lastRenderedPageBreak/>
        <w:fldChar w:fldCharType="begin"/>
      </w:r>
      <w:r w:rsidR="0091137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3B6974" w:rsidRPr="003B6974">
        <w:t>(Hartnett &amp; Devol, 2003; Van Mooy et al., 2002)</w:t>
      </w:r>
      <w:r w:rsidR="00911372">
        <w:fldChar w:fldCharType="end"/>
      </w:r>
      <w:r>
        <w:t>. Furthermore, the degree to which zooplankton swimming or other processes lead to particle disaggregation, both in ODZs and elsewhere in the ocean, is unknown.</w:t>
      </w:r>
    </w:p>
    <w:p w14:paraId="00000020" w14:textId="77777777" w:rsidR="00104E87" w:rsidRDefault="004D045E">
      <w:r>
        <w:t>To provide the data to test hypotheses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7E40D6">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255E3888" w:rsidR="00104E87" w:rsidRDefault="004D045E">
      <w:r>
        <w:rPr>
          <w:b/>
        </w:rPr>
        <w:t>Question A:</w:t>
      </w:r>
      <w:r>
        <w:t xml:space="preserve"> Do our data support any of the three Weber and Bianchi </w:t>
      </w:r>
      <w:r w:rsidR="00911372">
        <w:fldChar w:fldCharType="begin"/>
      </w:r>
      <w:r w:rsidR="0091137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3B6974" w:rsidRPr="003B6974">
        <w:t>(2020)</w:t>
      </w:r>
      <w:r w:rsidR="00911372">
        <w:fldChar w:fldCharType="end"/>
      </w:r>
      <w:r>
        <w:t xml:space="preserve"> models (</w:t>
      </w:r>
      <w:r w:rsidR="00374C9F">
        <w:rPr>
          <w:b/>
        </w:rPr>
        <w:t>H</w:t>
      </w:r>
      <w:r>
        <w:rPr>
          <w:b/>
        </w:rPr>
        <w:t>1-</w:t>
      </w:r>
      <w:r w:rsidR="00374C9F">
        <w:rPr>
          <w:b/>
        </w:rPr>
        <w:t>H</w:t>
      </w:r>
      <w:r>
        <w:rPr>
          <w:b/>
        </w:rPr>
        <w:t>3</w:t>
      </w:r>
      <w:r>
        <w:t xml:space="preserve">)? </w:t>
      </w:r>
    </w:p>
    <w:p w14:paraId="00000025" w14:textId="77777777" w:rsidR="00104E87" w:rsidRDefault="004D045E">
      <w:r>
        <w:rPr>
          <w:b/>
        </w:rPr>
        <w:t>Question B:</w:t>
      </w:r>
      <w:r>
        <w:t xml:space="preserve"> How do the particle size distribution at one location in the oligotrophic Eastern Tropical North Pacific vary with respect to depth and time?</w:t>
      </w:r>
    </w:p>
    <w:p w14:paraId="40753917" w14:textId="47EAA2C7" w:rsidR="00911372" w:rsidRDefault="007262B8">
      <w:commentRangeStart w:id="14"/>
      <w:commentRangeEnd w:id="14"/>
      <w:r>
        <w:rPr>
          <w:rStyle w:val="CommentReference"/>
        </w:rPr>
        <w:commentReference w:id="14"/>
      </w:r>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pPr>
        <w:pStyle w:val="Heading1"/>
      </w:pPr>
      <w:bookmarkStart w:id="15" w:name="_heading=h.mszek3c207e" w:colFirst="0" w:colLast="0"/>
      <w:bookmarkStart w:id="16" w:name="bookmark=id.tyjcwt" w:colFirst="0" w:colLast="0"/>
      <w:bookmarkEnd w:id="15"/>
      <w:bookmarkEnd w:id="16"/>
      <w:r>
        <w:t>Methods</w:t>
      </w:r>
    </w:p>
    <w:p w14:paraId="00000029" w14:textId="6BD01861" w:rsidR="00104E87" w:rsidRDefault="004D045E">
      <w:r>
        <w:t xml:space="preserve">Unless specified otherwise, measurements were taken on board the R/V </w:t>
      </w:r>
      <w:proofErr w:type="spellStart"/>
      <w:r w:rsidRPr="00FE6E28">
        <w:rPr>
          <w:i/>
          <w:iCs/>
        </w:rP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Default="004D045E">
      <w:pPr>
        <w:pStyle w:val="Heading2"/>
      </w:pPr>
      <w:bookmarkStart w:id="17" w:name="bookmark=id.3dy6vkm" w:colFirst="0" w:colLast="0"/>
      <w:bookmarkEnd w:id="17"/>
      <w:r>
        <w:t>Water property 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pPr>
        <w:pStyle w:val="Heading2"/>
      </w:pPr>
      <w:bookmarkStart w:id="18" w:name="bookmark=id.1t3h5sf" w:colFirst="0" w:colLast="0"/>
      <w:bookmarkEnd w:id="18"/>
      <w:r>
        <w:t>Water mass analysis</w:t>
      </w:r>
    </w:p>
    <w:p w14:paraId="0000002D" w14:textId="4F0CDCCC" w:rsidR="00104E87" w:rsidRDefault="004D045E">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0000002E" w14:textId="77777777" w:rsidR="00104E87" w:rsidRDefault="004D045E">
      <w:pPr>
        <w:pStyle w:val="Heading2"/>
      </w:pPr>
      <w:bookmarkStart w:id="19" w:name="bookmark=id.4d34og8" w:colFirst="0" w:colLast="0"/>
      <w:bookmarkEnd w:id="19"/>
      <w:r>
        <w:t>Particle size measurements</w:t>
      </w:r>
    </w:p>
    <w:p w14:paraId="0000002F" w14:textId="5A782160"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3B6974">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3B6974" w:rsidRPr="003B6974">
        <w:t>(Picheral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3B6974">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3B6974" w:rsidRPr="003B6974">
        <w:t>(Picheral et al., 2017)</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pPr>
        <w:pStyle w:val="Heading2"/>
      </w:pPr>
      <w:bookmarkStart w:id="20" w:name="bookmark=id.2s8eyo1" w:colFirst="0" w:colLast="0"/>
      <w:bookmarkEnd w:id="20"/>
      <w:r>
        <w:lastRenderedPageBreak/>
        <w:t>Flux measurements</w:t>
      </w:r>
    </w:p>
    <w:p w14:paraId="00000031" w14:textId="2C6055F8" w:rsidR="00104E87" w:rsidRDefault="004D045E">
      <w:r>
        <w:t>Free floating, surface tethered particle traps were used to quantify carbon fluxes from sinking particles. Arrays, consisting of a surface float and two traps</w:t>
      </w:r>
      <w:r w:rsidR="006E5628">
        <w:t>,</w:t>
      </w:r>
      <w:r>
        <w:t xml:space="preserve"> were deployed and allowed to float freely for at least 21-96 hours, during which time they collected and incubated particles. Trap deployments began on 07 January, concurrently with the beginning of the UVP sampling, and continued through January 12th.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91137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3B6974" w:rsidRPr="003B6974">
        <w:t>(2005)</w:t>
      </w:r>
      <w:r w:rsidR="00911372">
        <w:fldChar w:fldCharType="end"/>
      </w:r>
      <w:r>
        <w:t xml:space="preserve">.  In all cases, particles collected in the net or cone fell into one of two chambers. The bottom chamber collected particles from the net and incubated them -- we did not use these samples in this study. The top chamber collected particles for 22-27 hours, </w:t>
      </w:r>
      <w:r w:rsidR="001A5B17">
        <w:t xml:space="preserve">the door at the top of the trap closed, </w:t>
      </w:r>
      <w:r>
        <w:t xml:space="preserve">and then returned immediately to the surface. For some traps, </w:t>
      </w:r>
      <w:proofErr w:type="gramStart"/>
      <w:r w:rsidR="00394613">
        <w:t>in order to</w:t>
      </w:r>
      <w:proofErr w:type="gramEnd"/>
      <w:r w:rsidR="00394613">
        <w:t xml:space="preserve"> increase collection time,</w:t>
      </w:r>
      <w:r>
        <w:t xml:space="preserve"> the door between the bottom and top chamber </w:t>
      </w:r>
      <w:r w:rsidR="00394613">
        <w:t>was never closed</w:t>
      </w:r>
      <w:r>
        <w:t>,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such that collection time was effectively 91 hours. No poisons were used, and living zooplankton, or ‘swimmers’, were manually removed from collection bottles, while zooplankton carcasses were retained. </w:t>
      </w:r>
    </w:p>
    <w:p w14:paraId="00000032" w14:textId="10A576DE" w:rsidR="00104E87" w:rsidRDefault="004D045E">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Carbon content of particles in each trap was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pPr>
        <w:pStyle w:val="Heading2"/>
      </w:pPr>
      <w:bookmarkStart w:id="21" w:name="bookmark=id.17dp8vu" w:colFirst="0" w:colLast="0"/>
      <w:bookmarkEnd w:id="21"/>
      <w:r>
        <w:t>Analysis</w:t>
      </w:r>
    </w:p>
    <w:p w14:paraId="00000034" w14:textId="77777777" w:rsidR="00104E87" w:rsidRDefault="004D045E">
      <w:r>
        <w:t>All analyses focused on the mesopelagic, defined here as the region between the base of the secondary chlorophyll maximum layer (175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m. This increasing coarseness of the depth bins helped account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22" w:name="bookmark=id.3rdcrjn" w:colFirst="0" w:colLast="0"/>
      <w:bookmarkEnd w:id="22"/>
      <w:r>
        <w:t>Particle size distribution</w:t>
      </w:r>
    </w:p>
    <w:p w14:paraId="3B624680" w14:textId="76831CBB"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0703E1">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3B6974" w:rsidRPr="003B6974">
        <w:t>(Buonassissi &amp; Dierssen, 2010)</w:t>
      </w:r>
      <w:r w:rsidR="000703E1">
        <w:fldChar w:fldCharType="end"/>
      </w:r>
      <w:r>
        <w:t>. Because large particles were infrequently detected, we used a general linear model that assumed residuals of the data followed a negative-binomial (rather than normal) distribution. We fit the equation</w:t>
      </w:r>
    </w:p>
    <w:p w14:paraId="00000038" w14:textId="4A3F9C4E" w:rsidR="00104E87" w:rsidRDefault="004D045E" w:rsidP="00FE6E28">
      <w:pPr>
        <w:tabs>
          <w:tab w:val="left" w:pos="7200"/>
        </w:tabs>
      </w:pPr>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r w:rsidR="00B87896">
        <w:tab/>
        <w:t>(</w:t>
      </w:r>
      <w:proofErr w:type="spellStart"/>
      <w:r w:rsidR="00B87896">
        <w:t>Eqn</w:t>
      </w:r>
      <w:proofErr w:type="spellEnd"/>
      <w:r w:rsidR="00B87896">
        <w:t xml:space="preserve"> 1). </w:t>
      </w:r>
    </w:p>
    <w:p w14:paraId="00000039" w14:textId="54A7EF59" w:rsidR="00104E87" w:rsidRDefault="004D045E">
      <w:r>
        <w:lastRenderedPageBreak/>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proofErr w:type="spellStart"/>
      <w:r w:rsidR="00B87896">
        <w:t>Eqn</w:t>
      </w:r>
      <w:proofErr w:type="spellEnd"/>
      <w:r w:rsidR="00B87896">
        <w:t xml:space="preserve"> 1. </w:t>
      </w:r>
      <w:r w:rsidR="00B87896" w:rsidRPr="00B945FB">
        <w:rPr>
          <w:i/>
          <w:iCs/>
        </w:rPr>
        <w:t>E(Total Particles)</w:t>
      </w:r>
      <w:r w:rsidR="00B87896">
        <w:t xml:space="preserve"> refers to</w:t>
      </w:r>
      <w:r>
        <w:t xml:space="preserve"> the expected number of particles seen in a given depth and particle size bin assuming a negative binomial distribution of residuals </w:t>
      </w:r>
      <w:r w:rsidR="008422C4">
        <w:fldChar w:fldCharType="begin"/>
      </w:r>
      <w:r w:rsidR="008422C4">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3B6974" w:rsidRPr="003B6974">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2. On the </w:t>
      </w:r>
      <w:proofErr w:type="gramStart"/>
      <w:r>
        <w:t>right hand</w:t>
      </w:r>
      <w:proofErr w:type="gramEnd"/>
      <w:r>
        <w:t xml:space="preserve"> </w:t>
      </w:r>
      <w:r w:rsidR="00B87896">
        <w:t xml:space="preserve">side of </w:t>
      </w:r>
      <w:proofErr w:type="spellStart"/>
      <w:r w:rsidR="00B87896">
        <w:t>Eqn</w:t>
      </w:r>
      <w:proofErr w:type="spellEnd"/>
      <w:r w:rsidR="00B87896">
        <w:t xml:space="preserve"> 1.</w:t>
      </w:r>
      <w:r>
        <w:t xml:space="preserve">, </w:t>
      </w:r>
      <w:r>
        <w:rPr>
          <w:i/>
        </w:rPr>
        <w:t>Size</w:t>
      </w:r>
      <w:r>
        <w:t xml:space="preserve"> corresponds to the lower bound of the particle size bin. We use the lower bound of a particle size-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23" w:name="bookmark=id.26in1rg" w:colFirst="0" w:colLast="0"/>
      <w:bookmarkEnd w:id="23"/>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ed the equation</w:t>
      </w:r>
    </w:p>
    <w:p w14:paraId="0000003D" w14:textId="4996130E"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 xml:space="preserve">(Eqn. </w:t>
      </w:r>
      <w:r w:rsidR="00B87896">
        <w:t>2</w:t>
      </w:r>
      <w:r w:rsidR="004D045E">
        <w:t>)</w:t>
      </w:r>
    </w:p>
    <w:p w14:paraId="0000003E" w14:textId="25351740" w:rsidR="00104E87" w:rsidRDefault="004D045E">
      <w:r>
        <w:t>Such that flux at a given depth is the sum of all bin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02BE5419"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8422C4">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3B6974" w:rsidRPr="003B6974">
        <w:t>(Guidi et al., 2008)</w:t>
      </w:r>
      <w:r w:rsidR="008422C4">
        <w:fldChar w:fldCharType="end"/>
      </w:r>
      <w:r>
        <w:t>.</w:t>
      </w:r>
    </w:p>
    <w:p w14:paraId="00000043" w14:textId="77777777" w:rsidR="00104E87" w:rsidRDefault="004D045E">
      <w:pPr>
        <w:pStyle w:val="Heading3"/>
      </w:pPr>
      <w:bookmarkStart w:id="24" w:name="bookmark=id.lnxbz9" w:colFirst="0" w:colLast="0"/>
      <w:bookmarkEnd w:id="24"/>
      <w:r>
        <w:t>Size specific information</w:t>
      </w:r>
    </w:p>
    <w:p w14:paraId="00000044" w14:textId="3FE5DB2D"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8422C4">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3B6974" w:rsidRPr="003B6974">
        <w:t>(Simon et al., 2002)</w:t>
      </w:r>
      <w:r w:rsidR="008422C4">
        <w:fldChar w:fldCharType="end"/>
      </w:r>
      <w:r w:rsidR="008422C4">
        <w:t>.</w:t>
      </w:r>
    </w:p>
    <w:p w14:paraId="00000045" w14:textId="77777777" w:rsidR="00104E87" w:rsidRDefault="004D045E">
      <w:pPr>
        <w:pStyle w:val="Heading2"/>
      </w:pPr>
      <w:bookmarkStart w:id="25" w:name="bookmark=id.35nkun2" w:colFirst="0" w:colLast="0"/>
      <w:bookmarkEnd w:id="25"/>
      <w:r>
        <w:t>Variability</w:t>
      </w:r>
    </w:p>
    <w:p w14:paraId="00000046" w14:textId="77777777" w:rsidR="00104E87" w:rsidRDefault="004D045E">
      <w:r>
        <w:t>To explore the timescales of temporal variability in the POC flux, we determined how well the flux at each depth horizon can be described by the sum of daily and hourly temporal modes. This was achieved by fitting the general additive model of form</w:t>
      </w:r>
    </w:p>
    <w:p w14:paraId="00000047" w14:textId="1D65E53E"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1218FEBF"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Depth” and “Day” were thin plate splines, while the </w:t>
      </w:r>
      <w:r>
        <w:rPr>
          <w:i/>
        </w:rPr>
        <w:t>s</w:t>
      </w:r>
      <w:r>
        <w:t xml:space="preserve"> term for “Hour” was a cyclic spline of </w:t>
      </w:r>
      <w:proofErr w:type="gramStart"/>
      <w:r>
        <w:t>24 hour</w:t>
      </w:r>
      <w:proofErr w:type="gramEnd"/>
      <w:r>
        <w:t xml:space="preserve"> period.</w:t>
      </w:r>
    </w:p>
    <w:p w14:paraId="00000049" w14:textId="77777777" w:rsidR="00104E87" w:rsidRDefault="004D045E">
      <w:pPr>
        <w:pStyle w:val="Heading2"/>
      </w:pPr>
      <w:bookmarkStart w:id="26" w:name="_heading=h.tflkzqnarjy0" w:colFirst="0" w:colLast="0"/>
      <w:bookmarkEnd w:id="26"/>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00m of the water column, taken on January 13 at 06:13, was smoothed with respect to depth, time, and particle size using a general additive model of form</w:t>
      </w:r>
    </w:p>
    <w:p w14:paraId="787EBB2F" w14:textId="6918373D"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 xml:space="preserve">(Eqn. </w:t>
      </w:r>
      <w:r w:rsidR="00B87896">
        <w:t>4</w:t>
      </w:r>
      <w:r w:rsidR="004D045E">
        <w:t>)</w:t>
      </w:r>
    </w:p>
    <w:p w14:paraId="0000004C" w14:textId="61183849" w:rsidR="00104E87" w:rsidRDefault="004D045E">
      <w:r>
        <w:t xml:space="preserve">In this case, there is a single, </w:t>
      </w:r>
      <w:proofErr w:type="gramStart"/>
      <w:r>
        <w:t>two dimensional</w:t>
      </w:r>
      <w:proofErr w:type="gramEnd"/>
      <w:r>
        <w:t xml:space="preserve">, smooth term, rather than additive one dimensional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lastRenderedPageBreak/>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132F5F">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3B6974" w:rsidRPr="003B6974">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pPr>
        <w:pStyle w:val="Heading2"/>
      </w:pPr>
      <w:bookmarkStart w:id="27" w:name="bookmark=id.1ksv4uv" w:colFirst="0" w:colLast="0"/>
      <w:bookmarkEnd w:id="27"/>
      <w:r>
        <w:t>Modeling remineralization and sinking</w:t>
      </w:r>
    </w:p>
    <w:p w14:paraId="0000004E" w14:textId="242E0B81"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8" w:name="_Hlk71627840"/>
      <w:r w:rsidR="004D045E">
        <w:t>particle remineralization and sinking model (PRiSM)</w:t>
      </w:r>
      <w:bookmarkEnd w:id="28"/>
      <w:r w:rsidR="004D045E">
        <w:t xml:space="preserve">, modified from DeVries et al. </w:t>
      </w:r>
      <w:r w:rsidR="00132F5F">
        <w:fldChar w:fldCharType="begin"/>
      </w:r>
      <w:r w:rsidR="003B367B">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3B6974" w:rsidRPr="003B6974">
        <w:t>(2014)</w:t>
      </w:r>
      <w:r w:rsidR="00132F5F">
        <w:fldChar w:fldCharType="end"/>
      </w:r>
      <w:r w:rsidR="004D045E">
        <w:t xml:space="preserve">, applied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08CFCF69"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increases with depth, particles are assumed to put on mass rather than lose mass following a negative remineralization rate. While there is no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pPr>
        <w:pStyle w:val="Heading1"/>
      </w:pPr>
      <w:bookmarkStart w:id="29" w:name="bookmark=id.44sinio" w:colFirst="0" w:colLast="0"/>
      <w:bookmarkEnd w:id="29"/>
      <w:r>
        <w:t>Results</w:t>
      </w:r>
    </w:p>
    <w:p w14:paraId="00000052" w14:textId="77777777" w:rsidR="00104E87" w:rsidRDefault="004D045E">
      <w:pPr>
        <w:pStyle w:val="Heading2"/>
      </w:pPr>
      <w:bookmarkStart w:id="30" w:name="bookmark=id.2jxsxqh" w:colFirst="0" w:colLast="0"/>
      <w:bookmarkEnd w:id="30"/>
      <w:r>
        <w:t>Physical and Chemical Data</w:t>
      </w:r>
    </w:p>
    <w:p w14:paraId="00000053" w14:textId="6B3FB547" w:rsidR="00104E87" w:rsidRDefault="004D045E">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4C1D61">
        <w:t>However, this station has been previously proven to be anoxic with a STOX sensor</w:t>
      </w:r>
      <w:r w:rsidR="00FE6E28">
        <w:t xml:space="preserve"> </w:t>
      </w:r>
      <w:r w:rsidR="00FE6E28">
        <w:fldChar w:fldCharType="begin"/>
      </w:r>
      <w:r w:rsidR="00FE6E28">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FE6E28" w:rsidRPr="00FE6E28">
        <w:t>(</w:t>
      </w:r>
      <w:proofErr w:type="spellStart"/>
      <w:r w:rsidR="00FE6E28" w:rsidRPr="00FE6E28">
        <w:t>Tiano</w:t>
      </w:r>
      <w:proofErr w:type="spellEnd"/>
      <w:r w:rsidR="00FE6E28" w:rsidRPr="00FE6E28">
        <w:t xml:space="preserve">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CF7CA5">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CF7CA5" w:rsidRPr="002922A3">
        <w:t>(Evans et al., 2020)</w:t>
      </w:r>
      <w:r w:rsidR="00CF7CA5">
        <w:fldChar w:fldCharType="end"/>
      </w:r>
      <w:r w:rsidR="00CF7CA5">
        <w:t>.</w:t>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proofErr w:type="spellStart"/>
      <w:r w:rsidR="00FE6E28">
        <w:t>maxiumum</w:t>
      </w:r>
      <w:proofErr w:type="spellEnd"/>
      <w:r w:rsidR="004C1D61">
        <w:t xml:space="preserve"> </w:t>
      </w:r>
      <w:r w:rsidR="00CF7CA5">
        <w:t>are known to be photosynthesizing and producing organic matter in the ODZ</w:t>
      </w:r>
      <w:r w:rsidR="00FE6E28">
        <w:t xml:space="preserve"> </w:t>
      </w:r>
      <w:r w:rsidR="00FE6E28">
        <w:fldChar w:fldCharType="begin"/>
      </w:r>
      <w:r w:rsidR="006330F2">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6330F2" w:rsidRPr="006330F2">
        <w:t>(</w:t>
      </w:r>
      <w:proofErr w:type="spellStart"/>
      <w:r w:rsidR="006330F2" w:rsidRPr="006330F2">
        <w:t>Fuchsman</w:t>
      </w:r>
      <w:proofErr w:type="spellEnd"/>
      <w:r w:rsidR="006330F2" w:rsidRPr="006330F2">
        <w:t xml:space="preserve"> et al., 2019; Garcia-Robledo et al., 2017)</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m.</w:t>
      </w:r>
    </w:p>
    <w:p w14:paraId="2AAB62D0" w14:textId="77777777" w:rsidR="00DC428E" w:rsidRDefault="00E442E8" w:rsidP="00E442E8">
      <w:pPr>
        <w:spacing w:after="0"/>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0FC74F76"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physics and chemistry of ETNP station P2 </w:t>
      </w:r>
      <w:r w:rsidR="0082101C" w:rsidRPr="0082101C">
        <w:rPr>
          <w:rStyle w:val="FigureCaptionChar"/>
          <w:b/>
          <w:bCs/>
        </w:rPr>
        <w:t>A.</w:t>
      </w:r>
      <w:r w:rsidRPr="00E442E8">
        <w:rPr>
          <w:rStyle w:val="FigureCaptionChar"/>
        </w:rPr>
        <w:t xml:space="preserve"> Map of the ETNP Oxygen Minimum Zone and the location of s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Fuchsman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 shows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highlights temperature and salinity.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pPr>
        <w:pStyle w:val="Heading2"/>
      </w:pPr>
      <w:bookmarkStart w:id="31" w:name="bookmark=id.z337ya" w:colFirst="0" w:colLast="0"/>
      <w:bookmarkEnd w:id="31"/>
      <w:r>
        <w:t>Acoustic data reveal diel migration patterns</w:t>
      </w:r>
    </w:p>
    <w:p w14:paraId="4206F545" w14:textId="0082F4E2" w:rsidR="00E442E8" w:rsidRDefault="004D045E">
      <w:r>
        <w:t xml:space="preserve">Acoustic data, produced by the shipboard EK60 </w:t>
      </w:r>
      <w:r w:rsidR="009942FC">
        <w:fldChar w:fldCharType="begin"/>
      </w:r>
      <w:r w:rsidR="009942FC">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3B6974" w:rsidRPr="003B6974">
        <w:t>(Andersen, 2001)</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w:t>
      </w:r>
      <w:r>
        <w:lastRenderedPageBreak/>
        <w:t>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22D7FAC4">
            <wp:extent cx="5024176" cy="3250642"/>
            <wp:effectExtent l="0" t="0" r="5080" b="6985"/>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3"/>
                    <a:srcRect/>
                    <a:stretch>
                      <a:fillRect/>
                    </a:stretch>
                  </pic:blipFill>
                  <pic:spPr>
                    <a:xfrm>
                      <a:off x="0" y="0"/>
                      <a:ext cx="5030138" cy="3254499"/>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250m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pPr>
        <w:pStyle w:val="Heading2"/>
      </w:pPr>
      <w:bookmarkStart w:id="32" w:name="bookmark=id.3j2qqm3" w:colFirst="0" w:colLast="0"/>
      <w:bookmarkEnd w:id="32"/>
      <w:r>
        <w:t>Flux data from traps</w:t>
      </w:r>
    </w:p>
    <w:p w14:paraId="00000058" w14:textId="33B08E34" w:rsidR="00104E87" w:rsidRDefault="004D045E">
      <w:r>
        <w:t>Flux measurements at s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pPr>
        <w:pStyle w:val="Heading2"/>
      </w:pPr>
      <w:bookmarkStart w:id="33" w:name="bookmark=id.1y810tw" w:colFirst="0" w:colLast="0"/>
      <w:bookmarkEnd w:id="33"/>
      <w:r>
        <w:t>Particle abundance measurements vary with size and depth</w:t>
      </w:r>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6C772BCC" w:rsidR="00104E87" w:rsidRDefault="004D045E">
      <w:r>
        <w:t>The particle size distribution slope generally steepened (became more negative) between the surface and 500</w:t>
      </w:r>
      <w:r w:rsidR="00C92D2E">
        <w:t xml:space="preserve"> </w:t>
      </w:r>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77777777" w:rsidR="00E442E8" w:rsidRDefault="00E442E8" w:rsidP="00E442E8">
      <w:r>
        <w:rPr>
          <w:noProof/>
        </w:rPr>
        <w:lastRenderedPageBreak/>
        <w:drawing>
          <wp:inline distT="0" distB="0" distL="114300" distR="114300" wp14:anchorId="14D7D320" wp14:editId="022F8B20">
            <wp:extent cx="5086637" cy="3271622"/>
            <wp:effectExtent l="0" t="0" r="0" b="508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t="5" b="5"/>
                    <a:stretch>
                      <a:fillRect/>
                    </a:stretch>
                  </pic:blipFill>
                  <pic:spPr>
                    <a:xfrm>
                      <a:off x="0" y="0"/>
                      <a:ext cx="5093988" cy="3276350"/>
                    </a:xfrm>
                    <a:prstGeom prst="rect">
                      <a:avLst/>
                    </a:prstGeom>
                    <a:ln/>
                  </pic:spPr>
                </pic:pic>
              </a:graphicData>
            </a:graphic>
          </wp:inline>
        </w:drawing>
      </w:r>
    </w:p>
    <w:p w14:paraId="06C6A3E0" w14:textId="11924B05"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w:t>
      </w:r>
      <w:r w:rsidR="004C1D61">
        <w:t>ODZ</w:t>
      </w:r>
      <w:r>
        <w:t>.</w:t>
      </w:r>
    </w:p>
    <w:p w14:paraId="0000005D" w14:textId="77777777" w:rsidR="00104E87" w:rsidRDefault="004D045E">
      <w:pPr>
        <w:pStyle w:val="Heading2"/>
      </w:pPr>
      <w:bookmarkStart w:id="34" w:name="bookmark=id.4i7ojhp" w:colFirst="0" w:colLast="0"/>
      <w:bookmarkEnd w:id="34"/>
      <w:r>
        <w:t>Estimated particle flux sometimes increases with depth in the ODZ core</w:t>
      </w:r>
    </w:p>
    <w:p w14:paraId="24EA2D77" w14:textId="77777777" w:rsidR="00B87896" w:rsidRDefault="006932EA">
      <w:r>
        <w:t>O</w:t>
      </w:r>
      <w:r w:rsidR="004D045E">
        <w:t xml:space="preserve">ptimization found best agreement between particle flux measured by traps, and UVP estimated particle flux when per particle flux is </w:t>
      </w:r>
      <w:r>
        <w:t>fit by the equation</w:t>
      </w:r>
      <w:r w:rsidR="004D045E">
        <w:t>:</w:t>
      </w:r>
    </w:p>
    <w:p w14:paraId="30D11AC3" w14:textId="3454BE82" w:rsidR="002D151D" w:rsidRDefault="004D045E" w:rsidP="000F1AA1">
      <w:pPr>
        <w:tabs>
          <w:tab w:val="left" w:pos="7200"/>
        </w:tabs>
      </w:pPr>
      <w:r>
        <w:t xml:space="preserve">Flux = (133 </w:t>
      </w:r>
      <w:r w:rsidR="003D3B05">
        <w:t>μ</w:t>
      </w:r>
      <w:r>
        <w:t xml:space="preserve"> mol C / m^2/day) = </w:t>
      </w:r>
      <w:r>
        <w:rPr>
          <w:b/>
        </w:rPr>
        <w:t>133</w:t>
      </w:r>
      <w:r>
        <w:t xml:space="preserve"> * Size (mm) ^ </w:t>
      </w:r>
      <w:r>
        <w:rPr>
          <w:b/>
        </w:rPr>
        <w:t>2.00</w:t>
      </w:r>
      <w:r w:rsidR="002D151D">
        <w:rPr>
          <w:b/>
        </w:rPr>
        <w:tab/>
        <w:t>(</w:t>
      </w:r>
      <w:proofErr w:type="spellStart"/>
      <w:r w:rsidR="002D151D">
        <w:rPr>
          <w:b/>
        </w:rPr>
        <w:t>Eqn</w:t>
      </w:r>
      <w:proofErr w:type="spellEnd"/>
      <w:r w:rsidR="002D151D">
        <w:rPr>
          <w:b/>
        </w:rPr>
        <w:t xml:space="preserve"> 5)</w:t>
      </w:r>
    </w:p>
    <w:p w14:paraId="0000005E" w14:textId="321D43D7" w:rsidR="00104E87" w:rsidRDefault="004D045E">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3F7CF015" w:rsidR="00104E87" w:rsidRDefault="004D045E">
      <w:r>
        <w:t xml:space="preserve">The general additive model that </w:t>
      </w:r>
      <w:r w:rsidR="006932EA">
        <w:t>quantified</w:t>
      </w:r>
      <w:r>
        <w:t xml:space="preserve"> the how the of change of flux between 250 m and 500 m varied with depth, study day and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In particular, ther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lastRenderedPageBreak/>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l="9" r="9"/>
                    <a:stretch>
                      <a:fillRect/>
                    </a:stretch>
                  </pic:blipFill>
                  <pic:spPr>
                    <a:xfrm>
                      <a:off x="0" y="0"/>
                      <a:ext cx="3127162" cy="5628893"/>
                    </a:xfrm>
                    <a:prstGeom prst="rect">
                      <a:avLst/>
                    </a:prstGeom>
                    <a:ln/>
                  </pic:spPr>
                </pic:pic>
              </a:graphicData>
            </a:graphic>
          </wp:inline>
        </w:drawing>
      </w:r>
    </w:p>
    <w:p w14:paraId="405AB694" w14:textId="25EAC4D0" w:rsidR="00E442E8" w:rsidRDefault="00E442E8" w:rsidP="00DC428E">
      <w:pPr>
        <w:pStyle w:val="FigureCaption"/>
      </w:pPr>
      <w:r>
        <w:t xml:space="preserve">Figure 5. Within and between day variability in UVP predicted particle flux at ETNP s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in order to highlight differences between values close to zero.</w:t>
      </w:r>
    </w:p>
    <w:p w14:paraId="00000061" w14:textId="77777777" w:rsidR="00104E87" w:rsidRDefault="004D045E">
      <w:pPr>
        <w:pStyle w:val="Heading2"/>
      </w:pPr>
      <w:bookmarkStart w:id="35" w:name="bookmark=id.2xcytpi" w:colFirst="0" w:colLast="0"/>
      <w:bookmarkEnd w:id="35"/>
      <w:r>
        <w:t>ETNP particle dynamics differ from those seen at an oxic site</w:t>
      </w:r>
    </w:p>
    <w:p w14:paraId="00000062" w14:textId="08B2449F"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911970">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911970" w:rsidRPr="00911970">
        <w:t>(Boyer et al., 2018)</w:t>
      </w:r>
      <w:r w:rsidR="00911970">
        <w:fldChar w:fldCharType="end"/>
      </w:r>
      <w:r>
        <w:t xml:space="preserve"> suggest that the photic zone is characterized by a single fluorescence peak with a maximum at 110m and which disappeared at </w:t>
      </w:r>
      <w:r w:rsidR="000F1AA1">
        <w:t xml:space="preserve">160m </w:t>
      </w:r>
      <w:r>
        <w:t xml:space="preserve"> (Figure S1C). </w:t>
      </w:r>
      <w:r w:rsidR="00546A5D">
        <w:t>Thus</w:t>
      </w:r>
      <w:r w:rsidR="000F1AA1">
        <w:t>,</w:t>
      </w:r>
      <w:r w:rsidR="00546A5D">
        <w:t xml:space="preserve"> we </w:t>
      </w:r>
      <w:r w:rsidR="00FF6F93">
        <w:t xml:space="preserve">used data below </w:t>
      </w:r>
      <w:r w:rsidR="000F1AA1">
        <w:t xml:space="preserve">160 </w:t>
      </w:r>
      <w:r w:rsidR="00FF6F93">
        <w:t xml:space="preserve">m in our further calculations. </w:t>
      </w:r>
      <w:r>
        <w:t>Turbidity followed chlorophyll concentration and did not have a peak in the mesopelagic (Figure S1D), unlike the ODZ site. There was a salinity peak at 150</w:t>
      </w:r>
      <w:r w:rsidR="00911970">
        <w:t xml:space="preserve"> </w:t>
      </w:r>
      <w:r>
        <w:t>m (Figure S1B).</w:t>
      </w:r>
    </w:p>
    <w:p w14:paraId="00000063" w14:textId="77777777" w:rsidR="00104E87" w:rsidRDefault="004D045E">
      <w:r>
        <w:lastRenderedPageBreak/>
        <w:t>Particle numbers were higher, between the base of the photic zone through 1000 m at the ETNP ODZ site, than at the same-latitude, oxygenic P16 s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39FF3552"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r w:rsidR="004C1D61">
        <w:sym w:font="Symbol" w:char="F020"/>
      </w:r>
      <w:r w:rsidR="004C1D61">
        <w:sym w:font="Symbol" w:char="F0B3"/>
      </w:r>
      <w:r>
        <w:t xml:space="preserve"> 500 </w:t>
      </w:r>
      <m:oMath>
        <m:r>
          <m:rPr>
            <m:sty m:val="p"/>
          </m:rPr>
          <w:rPr>
            <w:rFonts w:ascii="Cambria Math" w:hAnsi="Cambria Math"/>
          </w:rPr>
          <m:t>μ</m:t>
        </m:r>
      </m:oMath>
      <w:r>
        <w:t>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station 100 suggested more particles, steeper particle size distribution, and more flux at this station than at the ETNP station. They also suggested that differences between large and small particles, with respect to number, flux and size distribution that were broadly similar to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pPr>
        <w:pStyle w:val="Heading2"/>
      </w:pPr>
      <w:bookmarkStart w:id="36" w:name="bookmark=id.1ci93xb" w:colFirst="0" w:colLast="0"/>
      <w:bookmarkEnd w:id="36"/>
      <w:r>
        <w:t>Smoothed and averaged data</w:t>
      </w:r>
    </w:p>
    <w:p w14:paraId="00000067" w14:textId="60BB1602"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 (Figure 6</w:t>
      </w:r>
      <w:r w:rsidR="00911970">
        <w:t>B</w:t>
      </w:r>
      <w:r>
        <w:t>),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5885F46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pPr>
        <w:pStyle w:val="Heading2"/>
      </w:pPr>
      <w:bookmarkStart w:id="37" w:name="bookmark=id.3whwml4" w:colFirst="0" w:colLast="0"/>
      <w:bookmarkEnd w:id="37"/>
      <w:r>
        <w:lastRenderedPageBreak/>
        <w:t>Particle number dynamics differ from model expectations</w:t>
      </w:r>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3F7BD196" w:rsidR="00104E87" w:rsidRDefault="004D045E">
      <w:r>
        <w:t>DFM was positive between the photic zone</w:t>
      </w:r>
      <w:r w:rsidR="00913083">
        <w:t xml:space="preserve"> (160m)</w:t>
      </w:r>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5),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day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127B800C">
            <wp:extent cx="3883186" cy="2590230"/>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3883186" cy="2590230"/>
                    </a:xfrm>
                    <a:prstGeom prst="rect">
                      <a:avLst/>
                    </a:prstGeom>
                    <a:ln/>
                  </pic:spPr>
                </pic:pic>
              </a:graphicData>
            </a:graphic>
          </wp:inline>
        </w:drawing>
      </w:r>
      <w:r>
        <w:t xml:space="preserve"> </w:t>
      </w:r>
    </w:p>
    <w:p w14:paraId="7E0001D5" w14:textId="351A421B" w:rsidR="00DC428E" w:rsidRDefault="00DC428E" w:rsidP="00CC1484">
      <w:pPr>
        <w:pStyle w:val="FigureCaption"/>
      </w:pPr>
      <w:r w:rsidRPr="00DC428E">
        <w:rPr>
          <w:b/>
          <w:bCs/>
        </w:rPr>
        <w:t>Figure 7.</w:t>
      </w:r>
      <w:r>
        <w:t xml:space="preserve"> </w:t>
      </w:r>
      <w:r>
        <w:rPr>
          <w:i/>
        </w:rPr>
        <w:t>Deviation from Model</w:t>
      </w:r>
      <w:r w:rsidR="002D151D">
        <w:rPr>
          <w:i/>
        </w:rPr>
        <w:t xml:space="preserve"> (DFM)</w:t>
      </w:r>
      <w:r>
        <w:t xml:space="preserve"> indicates the difference between the observed small particle flux, and the flux that would be estimated if particles from the size distribution in the </w:t>
      </w:r>
      <w:r>
        <w:lastRenderedPageBreak/>
        <w:t>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This value serves </w:t>
      </w:r>
      <w:r w:rsidR="00C92D2E">
        <w:t xml:space="preserve">as a metric of </w:t>
      </w:r>
      <w:proofErr w:type="spellStart"/>
      <w:r w:rsidR="002D151D">
        <w:t>dissaggregation</w:t>
      </w:r>
      <w:proofErr w:type="spellEnd"/>
      <w:r w:rsidR="002D151D">
        <w:t xml:space="preserve"> and other processes</w:t>
      </w:r>
      <w:r w:rsidR="000F1AA1">
        <w:t>,</w:t>
      </w:r>
      <w:r w:rsidR="002D151D">
        <w:t xml:space="preserve"> </w:t>
      </w:r>
      <w:r w:rsidR="000F1AA1">
        <w:t>which</w:t>
      </w:r>
      <w:r w:rsidR="00C92D2E">
        <w:t xml:space="preserve"> can not be captured by a null model that assumes that particles only sink and remineralize. </w:t>
      </w:r>
    </w:p>
    <w:bookmarkStart w:id="38" w:name="bookmark=id.2bn6wsx" w:colFirst="0" w:colLast="0"/>
    <w:bookmarkEnd w:id="38"/>
    <w:p w14:paraId="00000070" w14:textId="77777777" w:rsidR="00104E87" w:rsidRDefault="007E40D6">
      <w:pPr>
        <w:pStyle w:val="Heading1"/>
      </w:pPr>
      <w:sdt>
        <w:sdtPr>
          <w:tag w:val="goog_rdk_27"/>
          <w:id w:val="-1604639901"/>
        </w:sdtPr>
        <w:sdtEndPr/>
        <w:sdtContent/>
      </w:sdt>
      <w:r w:rsidR="004D045E">
        <w:t>Discussion</w:t>
      </w:r>
    </w:p>
    <w:p w14:paraId="00000071" w14:textId="77777777" w:rsidR="00104E87" w:rsidRDefault="004D045E">
      <w:pPr>
        <w:pStyle w:val="Heading2"/>
      </w:pPr>
      <w:bookmarkStart w:id="39" w:name="bookmark=id.qsh70q" w:colFirst="0" w:colLast="0"/>
      <w:bookmarkEnd w:id="39"/>
      <w:r>
        <w:t>Diel migrators spend time in the ODZ core</w:t>
      </w:r>
    </w:p>
    <w:p w14:paraId="00000072" w14:textId="5703053C"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9942FC">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3B6974" w:rsidRPr="003B6974">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A935E8">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B04B63">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3B6974" w:rsidRPr="003B6974">
        <w:t>(Hidalgo et al., 2005)</w:t>
      </w:r>
      <w:r w:rsidR="00B04B63">
        <w:fldChar w:fldCharType="end"/>
      </w:r>
      <w:r>
        <w:t xml:space="preserve">, and much of the ETNP ODZ </w:t>
      </w:r>
      <w:r w:rsidR="00B04B63">
        <w:fldChar w:fldCharType="begin"/>
      </w:r>
      <w:r w:rsidR="00B04B63">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3B6974" w:rsidRPr="003B6974">
        <w:t>(Herrera et al., 2019)</w:t>
      </w:r>
      <w:r w:rsidR="00B04B63">
        <w:fldChar w:fldCharType="end"/>
      </w:r>
      <w:r>
        <w:t xml:space="preserve">. Sampling efforts elsewhere in the ETNP suggest that many of these diel migrators are euphausiids and fish </w:t>
      </w:r>
      <w:r w:rsidR="00B04B63">
        <w:fldChar w:fldCharType="begin"/>
      </w:r>
      <w:r w:rsidR="00B04B63">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B04B63">
        <w:rPr>
          <w:rFonts w:ascii="Cambria Math" w:hAnsi="Cambria Math" w:cs="Cambria Math"/>
        </w:rPr>
        <w:instrText>∼</w:instrText>
      </w:r>
      <w:r w:rsidR="00B04B63">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Maas et al., 2014; Wishner et al., 2013)</w:t>
      </w:r>
      <w:r w:rsidR="00B04B63">
        <w:fldChar w:fldCharType="end"/>
      </w:r>
      <w:r>
        <w:t xml:space="preserve">, and that diel migrators are primarily 2-5 mm in size </w:t>
      </w:r>
      <w:r w:rsidR="00B04B63">
        <w:fldChar w:fldCharType="begin"/>
      </w:r>
      <w:r w:rsidR="00B04B63">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Wishner et al., 2013)</w:t>
      </w:r>
      <w:r w:rsidR="00B04B63">
        <w:fldChar w:fldCharType="end"/>
      </w:r>
      <w:r>
        <w:t xml:space="preserve">. Krill in the Humboldt current ODZ migrate to the surface at night </w:t>
      </w:r>
      <w:r w:rsidR="00B04B63">
        <w:fldChar w:fldCharType="begin"/>
      </w:r>
      <w:r w:rsidR="00B04B63">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6C639A1F"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B04B63">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3B6974" w:rsidRPr="003B6974">
        <w:t>(Kaartvedt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B04B63">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3B6974" w:rsidRPr="003B6974">
        <w:t>(Parris et al., 2014)</w:t>
      </w:r>
      <w:r w:rsidR="00B04B63">
        <w:fldChar w:fldCharType="end"/>
      </w:r>
      <w:r>
        <w:t>.</w:t>
      </w:r>
    </w:p>
    <w:p w14:paraId="00000074" w14:textId="77777777" w:rsidR="00104E87" w:rsidRDefault="004D045E">
      <w:pPr>
        <w:pStyle w:val="Heading2"/>
      </w:pPr>
      <w:bookmarkStart w:id="40" w:name="bookmark=id.3as4poj" w:colFirst="0" w:colLast="0"/>
      <w:bookmarkEnd w:id="40"/>
      <w:r>
        <w:t>F</w:t>
      </w:r>
      <w:sdt>
        <w:sdtPr>
          <w:tag w:val="goog_rdk_28"/>
          <w:id w:val="1104533453"/>
        </w:sdtPr>
        <w:sdtEndPr/>
        <w:sdtContent/>
      </w:sdt>
      <w:r>
        <w:t>lux is lower at this site than previous measurements in the ETNP</w:t>
      </w:r>
    </w:p>
    <w:p w14:paraId="00000075" w14:textId="4B66C63F" w:rsidR="00104E87" w:rsidRDefault="004D045E">
      <w:r>
        <w:t xml:space="preserve">Flux at </w:t>
      </w:r>
      <w:r w:rsidR="005F35A0">
        <w:t>P2</w:t>
      </w:r>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B04B63">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3B6974" w:rsidRPr="003B6974">
        <w:t>(Hartnett &amp; Devol, 2003; Van Mooy et al., 2002)</w:t>
      </w:r>
      <w:r w:rsidR="00B04B63">
        <w:fldChar w:fldCharType="end"/>
      </w:r>
      <w:r>
        <w:t>.</w:t>
      </w:r>
    </w:p>
    <w:p w14:paraId="00000076" w14:textId="77777777" w:rsidR="00104E87" w:rsidRDefault="004D045E">
      <w:pPr>
        <w:pStyle w:val="Heading2"/>
      </w:pPr>
      <w:bookmarkStart w:id="41" w:name="bookmark=id.1pxezwc" w:colFirst="0" w:colLast="0"/>
      <w:bookmarkEnd w:id="41"/>
      <w:r>
        <w:t>The flux to size relationship is typical of other sites</w:t>
      </w:r>
    </w:p>
    <w:p w14:paraId="00000077" w14:textId="3E2339DC"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935E8">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3B6974" w:rsidRPr="003B6974">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Setting up, deploying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w:t>
      </w:r>
      <w:r>
        <w:lastRenderedPageBreak/>
        <w:t xml:space="preserve">spatiotemporal variability of this relationship. </w:t>
      </w:r>
      <w:r w:rsidR="005F35A0">
        <w:t>In other systems, c</w:t>
      </w:r>
      <w:r w:rsidR="00D87184">
        <w:t>ombined i</w:t>
      </w:r>
      <w:r>
        <w:t xml:space="preserve">mage analysis and gel traps </w:t>
      </w:r>
      <w:r w:rsidR="00EC3855">
        <w:fldChar w:fldCharType="begin"/>
      </w:r>
      <w:r w:rsidR="00EC3855">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3B6974" w:rsidRPr="003B6974">
        <w:t>(McDonnell &amp; Buesseler, 2010, 2012)</w:t>
      </w:r>
      <w:r w:rsidR="00EC3855">
        <w:fldChar w:fldCharType="end"/>
      </w:r>
      <w:r>
        <w:t xml:space="preserve"> </w:t>
      </w:r>
      <w:r w:rsidR="005F35A0">
        <w:t xml:space="preserve">has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pPr>
        <w:pStyle w:val="Heading2"/>
      </w:pPr>
      <w:bookmarkStart w:id="42" w:name="bookmark=id.49x2ik5" w:colFirst="0" w:colLast="0"/>
      <w:bookmarkEnd w:id="42"/>
      <w:r>
        <w:t xml:space="preserve">Remineralization rates of all particles decrease in the ODZ, but disaggregation does </w:t>
      </w:r>
      <w:proofErr w:type="gramStart"/>
      <w:r>
        <w:t>not</w:t>
      </w:r>
      <w:proofErr w:type="gramEnd"/>
    </w:p>
    <w:p w14:paraId="00000079" w14:textId="40D57D8A"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EC3855">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Model 1”. (Figure 5), and therefore our hypothesis </w:t>
      </w:r>
      <w:r w:rsidR="00374C9F">
        <w:rPr>
          <w:b/>
        </w:rPr>
        <w:t>H1</w:t>
      </w:r>
      <w:r>
        <w:t xml:space="preserve">. This suggests that the low oxygen at this site decreases the particle remineralization rate of all particles, including small ones. It does not support the </w:t>
      </w:r>
      <w:r w:rsidR="00F06FFB" w:rsidRPr="00F06FFB">
        <w:rPr>
          <w:b/>
          <w:bCs/>
        </w:rPr>
        <w:t>HA2</w:t>
      </w:r>
      <w:r>
        <w:t xml:space="preserve"> 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t xml:space="preserve"> “Model 0” </w:t>
      </w:r>
      <w:r w:rsidR="00EC3855">
        <w:fldChar w:fldCharType="begin"/>
      </w:r>
      <w:r w:rsidR="00EC3855">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3B6974">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3B6974" w:rsidRPr="003B6974">
        <w:t>(Homoky et al., 2021; Lam et al., 2020)</w:t>
      </w:r>
      <w:r w:rsidR="00EC3855">
        <w:fldChar w:fldCharType="end"/>
      </w:r>
      <w:r>
        <w:t>.</w:t>
      </w:r>
    </w:p>
    <w:p w14:paraId="0000007A" w14:textId="77777777" w:rsidR="00104E87" w:rsidRDefault="004D045E">
      <w:pPr>
        <w:pStyle w:val="Heading2"/>
      </w:pPr>
      <w:bookmarkStart w:id="43" w:name="bookmark=id.2p2csry" w:colFirst="0" w:colLast="0"/>
      <w:bookmarkEnd w:id="43"/>
      <w:r>
        <w:t>Zooplankton likely transport organic matter into the ODZ core</w:t>
      </w:r>
    </w:p>
    <w:p w14:paraId="3A55F41E" w14:textId="1BACD709" w:rsidR="00F94AB5" w:rsidRDefault="004D045E" w:rsidP="008072A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EC3855">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EC3855">
        <w:rPr>
          <w:rFonts w:ascii="Cambria Math" w:hAnsi="Cambria Math" w:cs="Cambria Math"/>
        </w:rPr>
        <w:instrText>∘</w:instrText>
      </w:r>
      <w:r w:rsidR="00EC3855">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EC3855">
        <w:rPr>
          <w:rFonts w:ascii="Cambria Math" w:hAnsi="Cambria Math" w:cs="Cambria Math"/>
        </w:rPr>
        <w:instrText>∼</w:instrText>
      </w:r>
      <w:r w:rsidR="00EC3855">
        <w:instrText>600 to\n</w:instrText>
      </w:r>
      <w:r w:rsidR="00EC3855">
        <w:rPr>
          <w:rFonts w:ascii="Cambria Math" w:hAnsi="Cambria Math" w:cs="Cambria Math"/>
        </w:rPr>
        <w:instrText>∼</w:instrText>
      </w:r>
      <w:r w:rsidR="00EC3855">
        <w:instrText>800 m, and the depth of diapause for Eucalanus inermis shifted from\n</w:instrText>
      </w:r>
      <w:r w:rsidR="00EC3855">
        <w:rPr>
          <w:rFonts w:ascii="Cambria Math" w:hAnsi="Cambria Math" w:cs="Cambria Math"/>
        </w:rPr>
        <w:instrText>∼</w:instrText>
      </w:r>
      <w:r w:rsidR="00EC3855">
        <w:instrText xml:space="preserve">500 to </w:instrText>
      </w:r>
      <w:r w:rsidR="00EC3855">
        <w:rPr>
          <w:rFonts w:ascii="Cambria Math" w:hAnsi="Cambria Math" w:cs="Cambria Math"/>
        </w:rPr>
        <w:instrText>∼</w:instrText>
      </w:r>
      <w:r w:rsidR="00EC3855">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EC3855">
        <w:rPr>
          <w:rFonts w:ascii="Cambria Math" w:hAnsi="Cambria Math" w:cs="Cambria Math"/>
        </w:rPr>
        <w:instrText>∼</w:instrText>
      </w:r>
      <w:r w:rsidR="00EC3855">
        <w:instrText>20 m) when the aerobic mixed layer was thin and the low-oxygen OMZ broad, but it was much deeper (</w:instrText>
      </w:r>
      <w:r w:rsidR="00EC3855">
        <w:rPr>
          <w:rFonts w:ascii="Cambria Math" w:hAnsi="Cambria Math" w:cs="Cambria Math"/>
        </w:rPr>
        <w:instrText>∼</w:instrText>
      </w:r>
      <w:r w:rsidR="00EC3855">
        <w:instrText xml:space="preserve">100 m) when the mixed\nlayer and higher oxygen extended deeper; daytime depth in both situations\nwas </w:instrText>
      </w:r>
      <w:r w:rsidR="00EC3855">
        <w:rPr>
          <w:rFonts w:ascii="Cambria Math" w:hAnsi="Cambria Math" w:cs="Cambria Math"/>
        </w:rPr>
        <w:instrText>∼</w:instrText>
      </w:r>
      <w:r w:rsidR="00EC3855">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3B6974" w:rsidRPr="003B6974">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suggests some </w:t>
      </w:r>
      <w:proofErr w:type="gramStart"/>
      <w:r>
        <w:t>day to day</w:t>
      </w:r>
      <w:proofErr w:type="gramEnd"/>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w:t>
      </w:r>
      <w:commentRangeStart w:id="44"/>
      <w:r>
        <w:t>particle flux itself does not vary</w:t>
      </w:r>
      <w:commentRangeEnd w:id="44"/>
      <w:r w:rsidR="009C79F1">
        <w:rPr>
          <w:rStyle w:val="CommentReference"/>
        </w:rPr>
        <w:commentReference w:id="44"/>
      </w:r>
      <w:r>
        <w:t>.</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such a factor only accounts for some of the observed variability in flux. An additional source of temporal variability in flux is variation in particle export from the photic zone.</w:t>
      </w:r>
    </w:p>
    <w:p w14:paraId="0000007B" w14:textId="319D6195" w:rsidR="00104E87" w:rsidRDefault="00EC3855">
      <w:r>
        <w:t xml:space="preserve">Zooplankton are known to also congregate at the lower boundaries of ODZs </w:t>
      </w:r>
      <w:commentRangeStart w:id="45"/>
      <w:r>
        <w:fldChar w:fldCharType="begin"/>
      </w:r>
      <w:r w:rsidR="003D07DB">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3D07DB">
        <w:rPr>
          <w:rFonts w:ascii="Cambria Math" w:hAnsi="Cambria Math" w:cs="Cambria Math"/>
        </w:rPr>
        <w:instrText>∘</w:instrText>
      </w:r>
      <w:r w:rsidR="003D07DB">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3D07DB">
        <w:rPr>
          <w:rFonts w:ascii="Cambria Math" w:hAnsi="Cambria Math" w:cs="Cambria Math"/>
        </w:rPr>
        <w:instrText>∼</w:instrText>
      </w:r>
      <w:r w:rsidR="003D07DB">
        <w:instrText>600 to\n</w:instrText>
      </w:r>
      <w:r w:rsidR="003D07DB">
        <w:rPr>
          <w:rFonts w:ascii="Cambria Math" w:hAnsi="Cambria Math" w:cs="Cambria Math"/>
        </w:rPr>
        <w:instrText>∼</w:instrText>
      </w:r>
      <w:r w:rsidR="003D07DB">
        <w:instrText>800 m, and the depth of diapause for Eucalanus inermis shifted from\n</w:instrText>
      </w:r>
      <w:r w:rsidR="003D07DB">
        <w:rPr>
          <w:rFonts w:ascii="Cambria Math" w:hAnsi="Cambria Math" w:cs="Cambria Math"/>
        </w:rPr>
        <w:instrText>∼</w:instrText>
      </w:r>
      <w:r w:rsidR="003D07DB">
        <w:instrText xml:space="preserve">500 to </w:instrText>
      </w:r>
      <w:r w:rsidR="003D07DB">
        <w:rPr>
          <w:rFonts w:ascii="Cambria Math" w:hAnsi="Cambria Math" w:cs="Cambria Math"/>
        </w:rPr>
        <w:instrText>∼</w:instrText>
      </w:r>
      <w:r w:rsidR="003D07DB">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3D07DB">
        <w:rPr>
          <w:rFonts w:ascii="Cambria Math" w:hAnsi="Cambria Math" w:cs="Cambria Math"/>
        </w:rPr>
        <w:instrText>∼</w:instrText>
      </w:r>
      <w:r w:rsidR="003D07DB">
        <w:instrText>20 m) when the aerobic mixed layer was thin and the low-oxygen OMZ broad, but it was much deeper (</w:instrText>
      </w:r>
      <w:r w:rsidR="003D07DB">
        <w:rPr>
          <w:rFonts w:ascii="Cambria Math" w:hAnsi="Cambria Math" w:cs="Cambria Math"/>
        </w:rPr>
        <w:instrText>∼</w:instrText>
      </w:r>
      <w:r w:rsidR="003D07DB">
        <w:instrText xml:space="preserve">100 m) when the mixed\nlayer and higher oxygen extended deeper; daytime depth in both situations\nwas </w:instrText>
      </w:r>
      <w:r w:rsidR="003D07DB">
        <w:rPr>
          <w:rFonts w:ascii="Cambria Math" w:hAnsi="Cambria Math" w:cs="Cambria Math"/>
        </w:rPr>
        <w:instrText>∼</w:instrText>
      </w:r>
      <w:r w:rsidR="003D07DB">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3D07DB" w:rsidRPr="003D07DB">
        <w:t>(</w:t>
      </w:r>
      <w:proofErr w:type="spellStart"/>
      <w:r w:rsidR="003D07DB" w:rsidRPr="003D07DB">
        <w:t>Wishner</w:t>
      </w:r>
      <w:proofErr w:type="spellEnd"/>
      <w:r w:rsidR="003D07DB" w:rsidRPr="003D07DB">
        <w:t xml:space="preserve"> et al., 2018, 2020)</w:t>
      </w:r>
      <w:r>
        <w:fldChar w:fldCharType="end"/>
      </w:r>
      <w:commentRangeEnd w:id="45"/>
      <w:r w:rsidR="009C79F1">
        <w:rPr>
          <w:rStyle w:val="CommentReference"/>
        </w:rPr>
        <w:commentReference w:id="45"/>
      </w:r>
      <w:r>
        <w:t xml:space="preserve"> and high urea concentrations in the lower oxycline of the ETNP has been suggested to be due to these zooplankton </w:t>
      </w:r>
      <w:commentRangeStart w:id="46"/>
      <w:r>
        <w:fldChar w:fldCharType="begin"/>
      </w:r>
      <w:r>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Pr>
          <w:rFonts w:ascii="Cambria Math" w:hAnsi="Cambria Math" w:cs="Cambria Math"/>
        </w:rPr>
        <w:instrText>∼</w:instrText>
      </w:r>
      <w:r>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3B6974" w:rsidRPr="003B6974">
        <w:t>(Widner et al., 2018)</w:t>
      </w:r>
      <w:r>
        <w:fldChar w:fldCharType="end"/>
      </w:r>
      <w:commentRangeEnd w:id="46"/>
      <w:r w:rsidR="00A250C2">
        <w:rPr>
          <w:rStyle w:val="CommentReference"/>
        </w:rPr>
        <w:commentReference w:id="46"/>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w:t>
      </w:r>
      <w:commentRangeStart w:id="47"/>
      <w:r>
        <w:t>in-situ formation</w:t>
      </w:r>
      <w:r w:rsidR="00C92D2E">
        <w:t xml:space="preserve"> by chemoautotrophic processes</w:t>
      </w:r>
      <w:r>
        <w:t xml:space="preserve"> or horizontal advection of small particles</w:t>
      </w:r>
      <w:commentRangeEnd w:id="47"/>
      <w:r w:rsidR="009C79F1">
        <w:rPr>
          <w:rStyle w:val="CommentReference"/>
        </w:rPr>
        <w:commentReference w:id="47"/>
      </w:r>
      <w:r>
        <w:t>.</w:t>
      </w:r>
      <w:bookmarkStart w:id="48" w:name="bookmark=id.147n2zr" w:colFirst="0" w:colLast="0"/>
      <w:bookmarkEnd w:id="48"/>
    </w:p>
    <w:p w14:paraId="0000007C" w14:textId="77777777" w:rsidR="00104E87" w:rsidRDefault="004D045E">
      <w:pPr>
        <w:pStyle w:val="Heading2"/>
      </w:pPr>
      <w:r>
        <w:t>Zooplankton likely disaggregate particles in the ODZ core</w:t>
      </w:r>
    </w:p>
    <w:p w14:paraId="0000007D" w14:textId="430B9DFF"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t>
      </w:r>
      <w:r>
        <w:lastRenderedPageBreak/>
        <w:t xml:space="preserve">with the region where migratory organisms are found suggests that some of these organisms, likely small animals such as copepods and euphausiids </w:t>
      </w:r>
      <w:r w:rsidR="00EC3855">
        <w:fldChar w:fldCharType="begin"/>
      </w:r>
      <w:r w:rsidR="00EC3855">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EC3855">
        <w:rPr>
          <w:rFonts w:ascii="Cambria Math" w:hAnsi="Cambria Math" w:cs="Cambria Math"/>
        </w:rPr>
        <w:instrText>∼</w:instrText>
      </w:r>
      <w:r w:rsidR="00EC3855">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3B6974" w:rsidRPr="003B6974">
        <w:t>(Herrera et al., 2019; Maas et al., 2014)</w:t>
      </w:r>
      <w:r w:rsidR="00EC3855">
        <w:fldChar w:fldCharType="end"/>
      </w:r>
      <w:r>
        <w:t xml:space="preserve">, may break down particles </w:t>
      </w:r>
      <w:r w:rsidR="00EC3855">
        <w:fldChar w:fldCharType="begin"/>
      </w:r>
      <w:r w:rsidR="00EC3855">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3B6974" w:rsidRPr="003B6974">
        <w:t>(Dilling &amp; Alldredge, 2000; Goldthwait et al., 2005)</w:t>
      </w:r>
      <w:r w:rsidR="00EC3855">
        <w:fldChar w:fldCharType="end"/>
      </w:r>
      <w:r>
        <w:t xml:space="preserve">. While other processes such as horizontal advection of water containing small particles </w:t>
      </w:r>
      <w:r w:rsidR="00EC3855">
        <w:fldChar w:fldCharType="begin"/>
      </w:r>
      <w:r w:rsidR="00EC3855">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3B6974" w:rsidRPr="003B6974">
        <w:t>(Inthorn, 2005)</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50C22858" w:rsidR="00104E87" w:rsidRDefault="004D045E">
      <w:r>
        <w:t xml:space="preserve">Other deviations from model assumptions could also explain the increase in small particles relative to model predictions. In particular, small particles might break down more slowly than large ones, or sink more quickly for their size than expected, as has been seen elsewhere </w:t>
      </w:r>
      <w:r w:rsidR="00EC3855">
        <w:fldChar w:fldCharType="begin"/>
      </w:r>
      <w:r w:rsidR="00EC3855">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3B6974" w:rsidRPr="003B6974">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EC3855">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3B6974" w:rsidRPr="003B6974">
        <w:t>(Cram et al., 2018; Guidi et al., 2008)</w:t>
      </w:r>
      <w:r w:rsidR="00EC3855">
        <w:fldChar w:fldCharType="end"/>
      </w:r>
      <w:r>
        <w:t>, and that these two values sum to the particle flux fractal dimension. If any of these assumptions do not hold, the magnitude of the values may differ.</w:t>
      </w:r>
    </w:p>
    <w:p w14:paraId="0000007F" w14:textId="69D4BBF3"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4A766D">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3B6974" w:rsidRPr="003B6974">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4A766D">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3B6974" w:rsidRPr="003B6974">
        <w:t>(2020)</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pPr>
        <w:pStyle w:val="Heading2"/>
      </w:pPr>
      <w:bookmarkStart w:id="49" w:name="bookmark=id.3o7alnk" w:colFirst="0" w:colLast="0"/>
      <w:bookmarkEnd w:id="49"/>
      <w:r>
        <w:t>Water mass changes may affect particle flux and size changes</w:t>
      </w:r>
    </w:p>
    <w:p w14:paraId="60F17794" w14:textId="7728AB99"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r w:rsidR="004A766D">
        <w:t>The</w:t>
      </w:r>
      <w:r>
        <w:t xml:space="preserve"> AAIW is suggested to have </w:t>
      </w:r>
      <w:r w:rsidR="00107BA2">
        <w:t xml:space="preserve">nanomolar </w:t>
      </w:r>
      <w:r>
        <w:t>oxygen concentration</w:t>
      </w:r>
      <w:r w:rsidR="00107BA2">
        <w:t>s</w:t>
      </w:r>
      <w:r>
        <w:t xml:space="preserve"> </w:t>
      </w:r>
      <w:r w:rsidR="00537C42">
        <w:t>based on iodine oxidation state proxy data, likely as a result of having a different history than the overlying waters in which less organic matter has remineralized in this water mass by the time it reaches the ETNP</w:t>
      </w:r>
      <w:r w:rsidR="006330F2">
        <w:t xml:space="preserve"> </w:t>
      </w:r>
      <w:r w:rsidR="004A766D">
        <w:fldChar w:fldCharType="begin"/>
      </w:r>
      <w:r w:rsidR="004A766D">
        <w:instrText xml:space="preserve"> ADDIN ZOTERO_ITEM CSL_CITATION {"citationID":"gDFSjNOI","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3B6974" w:rsidRPr="003B6974">
        <w:t>(Evans et al., 2020)</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1F217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3B6974" w:rsidRPr="003B6974">
        <w:t>(Tiano et al., 2014)</w:t>
      </w:r>
      <w:r w:rsidR="001F2172">
        <w:fldChar w:fldCharType="end"/>
      </w:r>
      <w:r w:rsidR="004A766D">
        <w:t xml:space="preserve">. It is conceivable that the AAIW has </w:t>
      </w:r>
      <w:r w:rsidR="00B22615">
        <w:t xml:space="preserve">bigger </w:t>
      </w:r>
      <w:r w:rsidR="004A766D">
        <w:t xml:space="preserve">particle size and </w:t>
      </w:r>
      <w:r w:rsidR="00B22615">
        <w:t xml:space="preserve">lower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for </w:t>
      </w:r>
      <w:commentRangeStart w:id="50"/>
      <w:r w:rsidR="00B22615">
        <w:t>years</w:t>
      </w:r>
      <w:commentRangeEnd w:id="50"/>
      <w:r w:rsidR="00B22615">
        <w:rPr>
          <w:rStyle w:val="CommentReference"/>
        </w:rPr>
        <w:commentReference w:id="50"/>
      </w:r>
      <w:r w:rsidR="00B22615">
        <w:t xml:space="preserve"> </w:t>
      </w:r>
      <w:r w:rsidR="00394613">
        <w:fldChar w:fldCharType="begin"/>
      </w:r>
      <w:r w:rsidR="00394613">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394613" w:rsidRPr="00394613">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w:t>
      </w:r>
      <w:r w:rsidR="00107BA2">
        <w:t xml:space="preserve">even </w:t>
      </w:r>
      <w:r w:rsidR="006065A2">
        <w:t>be using water mass characteristics</w:t>
      </w:r>
      <w:r w:rsidR="00F71511">
        <w:t>, such as temperature or salinity,</w:t>
      </w:r>
      <w:r w:rsidR="006065A2">
        <w:t xml:space="preserve"> to determine their migration depths.</w:t>
      </w:r>
    </w:p>
    <w:p w14:paraId="00000082" w14:textId="45CDC56B" w:rsidR="00104E87" w:rsidRDefault="004D045E">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7" w14:textId="77777777" w:rsidR="00104E87" w:rsidRDefault="004D045E">
      <w:pPr>
        <w:pStyle w:val="Heading2"/>
      </w:pPr>
      <w:bookmarkStart w:id="51" w:name="bookmark=id.23ckvvd" w:colFirst="0" w:colLast="0"/>
      <w:bookmarkStart w:id="52" w:name="bookmark=id.ihv636" w:colFirst="0" w:colLast="0"/>
      <w:bookmarkEnd w:id="51"/>
      <w:bookmarkEnd w:id="52"/>
      <w:r>
        <w:t>Opportunities for future directions</w:t>
      </w:r>
    </w:p>
    <w:p w14:paraId="00000088" w14:textId="2094C60D" w:rsidR="00104E87" w:rsidRDefault="001F2172">
      <w:r>
        <w:t>Due to the relatively small effect sizes of day to day and within day variability in particle f</w:t>
      </w:r>
      <w:r w:rsidR="00C66B70">
        <w:t>l</w:t>
      </w:r>
      <w:r>
        <w:t xml:space="preserve">ux and disaggregation,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xml:space="preserve">, that particles of all sizes break down more slowly in ODZs, applies elsewhere. </w:t>
      </w:r>
      <w:r w:rsidR="004D045E">
        <w:lastRenderedPageBreak/>
        <w:t>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935E8">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3B6974" w:rsidRPr="003B6974">
        <w:t>(Guidi et al., 2008; Kiko et al., 2017, 2020)</w:t>
      </w:r>
      <w:r w:rsidR="00A935E8">
        <w:fldChar w:fldCharType="end"/>
      </w:r>
      <w:r w:rsidR="004D045E">
        <w:t>.</w:t>
      </w:r>
    </w:p>
    <w:p w14:paraId="00000089" w14:textId="77777777" w:rsidR="00104E87" w:rsidRDefault="004D045E">
      <w:pPr>
        <w:pStyle w:val="Heading1"/>
      </w:pPr>
      <w:bookmarkStart w:id="53" w:name="bookmark=id.32hioqz" w:colFirst="0" w:colLast="0"/>
      <w:bookmarkEnd w:id="53"/>
      <w:r>
        <w:t>Conclusions</w:t>
      </w:r>
    </w:p>
    <w:p w14:paraId="0000008A" w14:textId="527D8410" w:rsidR="00104E87" w:rsidRDefault="004D045E">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C66B70">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C66B70" w:rsidRPr="00C66B70">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3A8396E6" w:rsidR="00104E87" w:rsidRDefault="004D045E">
      <w:r>
        <w:t xml:space="preserve">Our data could potentially be used in conjunction with mechanistic models </w:t>
      </w:r>
      <w:r w:rsidR="00A935E8">
        <w:fldChar w:fldCharType="begin"/>
      </w:r>
      <w:r w:rsidR="00A935E8">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3B6974" w:rsidRPr="003B6974">
        <w:t>(e.g. Weber &amp; Bianchi, 2020)</w:t>
      </w:r>
      <w:r w:rsidR="00A935E8">
        <w:fldChar w:fldCharType="end"/>
      </w:r>
      <w:r>
        <w:t xml:space="preserve"> to constrain the relative carbon oxidation rate by </w:t>
      </w:r>
      <w:r w:rsidR="009A6364">
        <w:t>denitrification and sulfate reduction</w:t>
      </w:r>
      <w:r w:rsidR="007E40D6">
        <w:t xml:space="preserve"> </w:t>
      </w:r>
      <w:commentRangeStart w:id="54"/>
      <w:r>
        <w:t>processes</w:t>
      </w:r>
      <w:commentRangeEnd w:id="54"/>
      <w:r w:rsidR="00A250C2">
        <w:rPr>
          <w:rStyle w:val="CommentReference"/>
        </w:rPr>
        <w:commentReference w:id="54"/>
      </w:r>
      <w:r>
        <w:t xml:space="preserve">, which is currently poorly understood </w:t>
      </w:r>
      <w:commentRangeStart w:id="55"/>
      <w:r w:rsidR="00A935E8">
        <w:fldChar w:fldCharType="begin"/>
      </w:r>
      <w:r w:rsidR="00A935E8">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3B6974" w:rsidRPr="003B6974">
        <w:t>(Bristow, 2018)</w:t>
      </w:r>
      <w:r w:rsidR="00A935E8">
        <w:fldChar w:fldCharType="end"/>
      </w:r>
      <w:commentRangeEnd w:id="55"/>
      <w:r w:rsidR="00A250C2">
        <w:rPr>
          <w:rStyle w:val="CommentReference"/>
        </w:rPr>
        <w:commentReference w:id="55"/>
      </w:r>
      <w:r>
        <w:t>. Furthermore, it appears that diel migratory organisms both disaggregate particles and transport carbon throughout the top 500 m of the water column. Day to 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8422C4">
      <w:pPr>
        <w:pStyle w:val="Heading1"/>
      </w:pPr>
      <w:bookmarkStart w:id="56" w:name="_heading=h.uz166cm11no7" w:colFirst="0" w:colLast="0"/>
      <w:bookmarkEnd w:id="56"/>
      <w:r>
        <w:t>Acknowledgements</w:t>
      </w:r>
    </w:p>
    <w:p w14:paraId="0000008F" w14:textId="6540BDEF" w:rsidR="00104E87" w:rsidRDefault="004D045E">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57" w:name="bookmark=id.1hmsyys" w:colFirst="0" w:colLast="0"/>
      <w:bookmarkStart w:id="58" w:name="bookmark=id.3fwokq0" w:colFirst="0" w:colLast="0"/>
      <w:bookmarkEnd w:id="57"/>
      <w:bookmarkEnd w:id="58"/>
    </w:p>
    <w:p w14:paraId="24F48064" w14:textId="1307B64A" w:rsidR="00DC428E" w:rsidRDefault="009B2BA7">
      <w:pPr>
        <w:rPr>
          <w:b/>
          <w:i/>
          <w:sz w:val="36"/>
          <w:szCs w:val="36"/>
        </w:rPr>
      </w:pPr>
      <w:r>
        <w:t>Data for this research, as well as analy</w:t>
      </w:r>
      <w:r w:rsidR="00A250C2">
        <w:t>s</w:t>
      </w:r>
      <w:r>
        <w:t xml:space="preserve">is and model code are available on GitHub at </w:t>
      </w:r>
      <w:hyperlink r:id="rId19"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pPr>
        <w:pStyle w:val="Heading1"/>
      </w:pPr>
      <w:r>
        <w:lastRenderedPageBreak/>
        <w:t>References</w:t>
      </w:r>
    </w:p>
    <w:bookmarkStart w:id="59" w:name="bookmark=id.1v1yuxt" w:colFirst="0" w:colLast="0"/>
    <w:bookmarkStart w:id="60" w:name="bookmark=id.4f1mdlm" w:colFirst="0" w:colLast="0"/>
    <w:bookmarkEnd w:id="59"/>
    <w:bookmarkEnd w:id="60"/>
    <w:p w14:paraId="646021FD" w14:textId="77777777" w:rsidR="006330F2" w:rsidRDefault="006B0287" w:rsidP="006330F2">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006330F2">
        <w:t xml:space="preserve">Andersen, L. N. (2001). The new </w:t>
      </w:r>
      <w:proofErr w:type="spellStart"/>
      <w:r w:rsidR="006330F2">
        <w:t>Simrad</w:t>
      </w:r>
      <w:proofErr w:type="spellEnd"/>
      <w:r w:rsidR="006330F2">
        <w:t xml:space="preserve"> EK60 scientific echo sounder system. </w:t>
      </w:r>
      <w:r w:rsidR="006330F2">
        <w:rPr>
          <w:i/>
          <w:iCs/>
        </w:rPr>
        <w:t>The Journal of the Acoustical Society of America</w:t>
      </w:r>
      <w:r w:rsidR="006330F2">
        <w:t xml:space="preserve">, </w:t>
      </w:r>
      <w:r w:rsidR="006330F2">
        <w:rPr>
          <w:i/>
          <w:iCs/>
        </w:rPr>
        <w:t>109</w:t>
      </w:r>
      <w:r w:rsidR="006330F2">
        <w:t>(5), 2336–2336. https://doi.org/10.1121/1.4744207</w:t>
      </w:r>
    </w:p>
    <w:p w14:paraId="5704E2FE" w14:textId="77777777" w:rsidR="006330F2" w:rsidRDefault="006330F2" w:rsidP="006330F2">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7184FC51" w14:textId="77777777" w:rsidR="006330F2" w:rsidRDefault="006330F2" w:rsidP="006330F2">
      <w:pPr>
        <w:pStyle w:val="Bibliography"/>
      </w:pPr>
      <w:r>
        <w:t xml:space="preserve">Archibald, K. M., Siegel, D. A., &amp; </w:t>
      </w:r>
      <w:proofErr w:type="spellStart"/>
      <w:r>
        <w:t>Doney</w:t>
      </w:r>
      <w:proofErr w:type="spellEnd"/>
      <w:r>
        <w:t xml:space="preserve">,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15D0ABA9" w14:textId="77777777" w:rsidR="006330F2" w:rsidRDefault="006330F2" w:rsidP="006330F2">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01562C2B" w14:textId="77777777" w:rsidR="006330F2" w:rsidRDefault="006330F2" w:rsidP="006330F2">
      <w:pPr>
        <w:pStyle w:val="Bibliography"/>
      </w:pPr>
      <w:r>
        <w:t xml:space="preserve">Bianchi, D., Weber, T. S., </w:t>
      </w:r>
      <w:proofErr w:type="spellStart"/>
      <w:r>
        <w:t>Kiko</w:t>
      </w:r>
      <w:proofErr w:type="spellEnd"/>
      <w:r>
        <w:t xml:space="preserve">,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61E922D2" w14:textId="77777777" w:rsidR="006330F2" w:rsidRDefault="006330F2" w:rsidP="006330F2">
      <w:pPr>
        <w:pStyle w:val="Bibliography"/>
      </w:pPr>
      <w:r>
        <w:t xml:space="preserve">Boyer, T., Garcia, H. E., </w:t>
      </w:r>
      <w:proofErr w:type="spellStart"/>
      <w:r>
        <w:t>Locarini</w:t>
      </w:r>
      <w:proofErr w:type="spellEnd"/>
      <w:r>
        <w:t xml:space="preserve">, R. A., Ricardo, A., </w:t>
      </w:r>
      <w:proofErr w:type="spellStart"/>
      <w:r>
        <w:t>Zweng</w:t>
      </w:r>
      <w:proofErr w:type="spellEnd"/>
      <w:r>
        <w:t xml:space="preserve">, M. M., </w:t>
      </w:r>
      <w:proofErr w:type="spellStart"/>
      <w:r>
        <w:t>Mishonov</w:t>
      </w:r>
      <w:proofErr w:type="spellEnd"/>
      <w:r>
        <w:t xml:space="preserve">, A. V., et al. (2018). </w:t>
      </w:r>
      <w:r>
        <w:rPr>
          <w:i/>
          <w:iCs/>
        </w:rPr>
        <w:t>World Ocean Atlas 2018.</w:t>
      </w:r>
      <w:r>
        <w:t xml:space="preserve"> NOAA National Centers for </w:t>
      </w:r>
      <w:proofErr w:type="spellStart"/>
      <w:r>
        <w:t>Environmntal</w:t>
      </w:r>
      <w:proofErr w:type="spellEnd"/>
      <w:r>
        <w:t xml:space="preserve"> Information.</w:t>
      </w:r>
    </w:p>
    <w:p w14:paraId="47E9AAC8" w14:textId="77777777" w:rsidR="006330F2" w:rsidRDefault="006330F2" w:rsidP="006330F2">
      <w:pPr>
        <w:pStyle w:val="Bibliography"/>
      </w:pPr>
      <w:r>
        <w:t xml:space="preserve">Briggs, N., </w:t>
      </w:r>
      <w:proofErr w:type="spellStart"/>
      <w:r>
        <w:t>Dall’Olmo</w:t>
      </w:r>
      <w:proofErr w:type="spellEnd"/>
      <w:r>
        <w:t xml:space="preserve">, G., &amp; </w:t>
      </w:r>
      <w:proofErr w:type="spellStart"/>
      <w:r>
        <w:t>Claustre</w:t>
      </w:r>
      <w:proofErr w:type="spellEnd"/>
      <w:r>
        <w:t xml:space="preserve">, H. (2020). Major role of particle fragmentation in regulating biological sequestration of CO2 by the oceans. </w:t>
      </w:r>
      <w:r>
        <w:rPr>
          <w:i/>
          <w:iCs/>
        </w:rPr>
        <w:t>Science</w:t>
      </w:r>
      <w:r>
        <w:t xml:space="preserve">, </w:t>
      </w:r>
      <w:r>
        <w:rPr>
          <w:i/>
          <w:iCs/>
        </w:rPr>
        <w:t>367</w:t>
      </w:r>
      <w:r>
        <w:t>(6479), 791–793. https://doi.org/10.1126/science.aay1790</w:t>
      </w:r>
    </w:p>
    <w:p w14:paraId="6A498D73" w14:textId="77777777" w:rsidR="006330F2" w:rsidRDefault="006330F2" w:rsidP="006330F2">
      <w:pPr>
        <w:pStyle w:val="Bibliography"/>
      </w:pPr>
      <w:r>
        <w:t xml:space="preserve">Bristow, L. A. (2018). Anoxia in the snow. </w:t>
      </w:r>
      <w:r>
        <w:rPr>
          <w:i/>
          <w:iCs/>
        </w:rPr>
        <w:t>Nature Geoscience</w:t>
      </w:r>
      <w:r>
        <w:t xml:space="preserve">, </w:t>
      </w:r>
      <w:r>
        <w:rPr>
          <w:i/>
          <w:iCs/>
        </w:rPr>
        <w:t>11</w:t>
      </w:r>
      <w:r>
        <w:t>(4), 226–227. https://doi.org/10.1038/s41561-018-0088-6</w:t>
      </w:r>
    </w:p>
    <w:p w14:paraId="22C469F8" w14:textId="77777777" w:rsidR="006330F2" w:rsidRDefault="006330F2" w:rsidP="006330F2">
      <w:pPr>
        <w:pStyle w:val="Bibliography"/>
      </w:pPr>
      <w:proofErr w:type="spellStart"/>
      <w:r>
        <w:t>Buonassissi</w:t>
      </w:r>
      <w:proofErr w:type="spellEnd"/>
      <w:r>
        <w:t xml:space="preserve">, C. J., &amp; </w:t>
      </w:r>
      <w:proofErr w:type="spellStart"/>
      <w:r>
        <w:t>Dierssen</w:t>
      </w:r>
      <w:proofErr w:type="spellEnd"/>
      <w:r>
        <w:t xml:space="preserve">,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642205DD" w14:textId="77777777" w:rsidR="006330F2" w:rsidRDefault="006330F2" w:rsidP="006330F2">
      <w:pPr>
        <w:pStyle w:val="Bibliography"/>
      </w:pPr>
      <w:proofErr w:type="spellStart"/>
      <w:r>
        <w:t>Burd</w:t>
      </w:r>
      <w:proofErr w:type="spellEnd"/>
      <w:r>
        <w:t xml:space="preserve">, A. B., &amp; Jackson, G. A. (2009). Particle Aggregation. </w:t>
      </w:r>
      <w:r>
        <w:rPr>
          <w:i/>
          <w:iCs/>
        </w:rPr>
        <w:t>Annual Review of Marine Science</w:t>
      </w:r>
      <w:r>
        <w:t xml:space="preserve">, </w:t>
      </w:r>
      <w:r>
        <w:rPr>
          <w:i/>
          <w:iCs/>
        </w:rPr>
        <w:t>1</w:t>
      </w:r>
      <w:r>
        <w:t>(1), 65–90. https://doi.org/10.1146/annurev.marine.010908.163904</w:t>
      </w:r>
    </w:p>
    <w:p w14:paraId="0847E706" w14:textId="77777777" w:rsidR="006330F2" w:rsidRDefault="006330F2" w:rsidP="006330F2">
      <w:pPr>
        <w:pStyle w:val="Bibliography"/>
      </w:pPr>
      <w:proofErr w:type="spellStart"/>
      <w:r>
        <w:t>Cavan</w:t>
      </w:r>
      <w:proofErr w:type="spellEnd"/>
      <w:r>
        <w:t xml:space="preserve">,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49768EB2" w14:textId="77777777" w:rsidR="006330F2" w:rsidRDefault="006330F2" w:rsidP="006330F2">
      <w:pPr>
        <w:pStyle w:val="Bibliography"/>
      </w:pPr>
      <w:proofErr w:type="spellStart"/>
      <w:r>
        <w:t>Cisewski</w:t>
      </w:r>
      <w:proofErr w:type="spellEnd"/>
      <w:r>
        <w:t xml:space="preserve">, B., Strass, V. H., Rhein, M., &amp; </w:t>
      </w:r>
      <w:proofErr w:type="spellStart"/>
      <w:r>
        <w:t>Krägefsky</w:t>
      </w:r>
      <w:proofErr w:type="spellEnd"/>
      <w:r>
        <w:t xml:space="preserve">, S. (2010). Seasonal variation of diel vertical migration of zooplankton from ADCP backscatter time series data in the </w:t>
      </w:r>
      <w:proofErr w:type="spellStart"/>
      <w:r>
        <w:t>Lazarev</w:t>
      </w:r>
      <w:proofErr w:type="spellEnd"/>
      <w:r>
        <w:t xml:space="preserve"> Sea, Antarctica. </w:t>
      </w:r>
      <w:r>
        <w:rPr>
          <w:i/>
          <w:iCs/>
        </w:rPr>
        <w:t>Deep Sea Research Part I: Oceanographic Research Papers</w:t>
      </w:r>
      <w:r>
        <w:t xml:space="preserve">, </w:t>
      </w:r>
      <w:r>
        <w:rPr>
          <w:i/>
          <w:iCs/>
        </w:rPr>
        <w:t>57</w:t>
      </w:r>
      <w:r>
        <w:t>(1), 78–94. https://doi.org/10.1016/j.dsr.2009.10.005</w:t>
      </w:r>
    </w:p>
    <w:p w14:paraId="644D215F" w14:textId="77777777" w:rsidR="006330F2" w:rsidRDefault="006330F2" w:rsidP="006330F2">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7E062A20" w14:textId="77777777" w:rsidR="006330F2" w:rsidRDefault="006330F2" w:rsidP="006330F2">
      <w:pPr>
        <w:pStyle w:val="Bibliography"/>
      </w:pPr>
      <w:r>
        <w:t xml:space="preserve">Date, S. (2020, November 21). Generalized Linear Models. Retrieved May 2, 2021, from </w:t>
      </w:r>
      <w:proofErr w:type="gramStart"/>
      <w:r>
        <w:t>https://towardsdatascience.com/generalized-linear-models-9ec4dfe3dc3f</w:t>
      </w:r>
      <w:proofErr w:type="gramEnd"/>
    </w:p>
    <w:p w14:paraId="4D8B0E0D" w14:textId="77777777" w:rsidR="006330F2" w:rsidRDefault="006330F2" w:rsidP="006330F2">
      <w:pPr>
        <w:pStyle w:val="Bibliography"/>
      </w:pPr>
      <w:r>
        <w:t xml:space="preserve">Deutsch, C., </w:t>
      </w:r>
      <w:proofErr w:type="spellStart"/>
      <w:r>
        <w:t>Berelson</w:t>
      </w:r>
      <w:proofErr w:type="spellEnd"/>
      <w:r>
        <w:t xml:space="preserve">, W., Thunell, R., Weber, T., </w:t>
      </w:r>
      <w:proofErr w:type="spellStart"/>
      <w:r>
        <w:t>Tems</w:t>
      </w:r>
      <w:proofErr w:type="spellEnd"/>
      <w:r>
        <w:t xml:space="preserve">, C., McManus, J., et al. (2014). Centennial changes in North Pacific anoxia linked to tropical trade winds. </w:t>
      </w:r>
      <w:r>
        <w:rPr>
          <w:i/>
          <w:iCs/>
        </w:rPr>
        <w:t>Science</w:t>
      </w:r>
      <w:r>
        <w:t xml:space="preserve">, </w:t>
      </w:r>
      <w:r>
        <w:rPr>
          <w:i/>
          <w:iCs/>
        </w:rPr>
        <w:t>345</w:t>
      </w:r>
      <w:r>
        <w:t>(6197), 665–668. https://doi.org/10.1126/science.1252332</w:t>
      </w:r>
    </w:p>
    <w:p w14:paraId="6AA6EF72" w14:textId="77777777" w:rsidR="006330F2" w:rsidRDefault="006330F2" w:rsidP="006330F2">
      <w:pPr>
        <w:pStyle w:val="Bibliography"/>
      </w:pPr>
      <w:r>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213CE9BE" w14:textId="77777777" w:rsidR="006330F2" w:rsidRDefault="006330F2" w:rsidP="006330F2">
      <w:pPr>
        <w:pStyle w:val="Bibliography"/>
      </w:pPr>
      <w:r>
        <w:t xml:space="preserve">DeVries, T., Deutsch, C., </w:t>
      </w:r>
      <w:proofErr w:type="spellStart"/>
      <w:r>
        <w:t>Primeau</w:t>
      </w:r>
      <w:proofErr w:type="spellEnd"/>
      <w:r>
        <w:t xml:space="preserve">, F., Chang, B., &amp; </w:t>
      </w:r>
      <w:proofErr w:type="spellStart"/>
      <w:r>
        <w:t>Devol</w:t>
      </w:r>
      <w:proofErr w:type="spellEnd"/>
      <w:r>
        <w:t xml:space="preserve">, A. (2012). Global rates of water-column denitrification derived from nitrogen gas measurements. </w:t>
      </w:r>
      <w:r>
        <w:rPr>
          <w:i/>
          <w:iCs/>
        </w:rPr>
        <w:t>Nature Geoscience</w:t>
      </w:r>
      <w:r>
        <w:t xml:space="preserve">, </w:t>
      </w:r>
      <w:r>
        <w:rPr>
          <w:i/>
          <w:iCs/>
        </w:rPr>
        <w:t>5</w:t>
      </w:r>
      <w:r>
        <w:t>(8), 547–550. https://doi.org/10.1038/ngeo1515</w:t>
      </w:r>
    </w:p>
    <w:p w14:paraId="38DFE522" w14:textId="77777777" w:rsidR="006330F2" w:rsidRDefault="006330F2" w:rsidP="006330F2">
      <w:pPr>
        <w:pStyle w:val="Bibliography"/>
      </w:pPr>
      <w:r>
        <w:t xml:space="preserve">DeVries, T., Liang, J.-H., &amp; Deutsch, C. (2014). A mechanistic particle flux model applied to the oceanic phosphorus cycle. </w:t>
      </w:r>
      <w:proofErr w:type="spellStart"/>
      <w:r>
        <w:rPr>
          <w:i/>
          <w:iCs/>
        </w:rPr>
        <w:t>Biogeosciences</w:t>
      </w:r>
      <w:proofErr w:type="spellEnd"/>
      <w:r>
        <w:rPr>
          <w:i/>
          <w:iCs/>
        </w:rPr>
        <w:t xml:space="preserve"> Discuss.</w:t>
      </w:r>
      <w:r>
        <w:t xml:space="preserve">, </w:t>
      </w:r>
      <w:r>
        <w:rPr>
          <w:i/>
          <w:iCs/>
        </w:rPr>
        <w:t>11</w:t>
      </w:r>
      <w:r>
        <w:t>(3), 3653–3699. https://doi.org/10.5194/bgd-11-3653-2014</w:t>
      </w:r>
    </w:p>
    <w:p w14:paraId="00660B4B" w14:textId="77777777" w:rsidR="006330F2" w:rsidRDefault="006330F2" w:rsidP="006330F2">
      <w:pPr>
        <w:pStyle w:val="Bibliography"/>
      </w:pPr>
      <w:proofErr w:type="spellStart"/>
      <w:r>
        <w:t>Dilling</w:t>
      </w:r>
      <w:proofErr w:type="spellEnd"/>
      <w:r>
        <w:t xml:space="preserve">, L., &amp; </w:t>
      </w:r>
      <w:proofErr w:type="spellStart"/>
      <w:r>
        <w:t>Alldredge</w:t>
      </w:r>
      <w:proofErr w:type="spellEnd"/>
      <w:r>
        <w:t xml:space="preserve">, A. L. (2000). Fragmentation of marine snow by swimming </w:t>
      </w:r>
      <w:proofErr w:type="spellStart"/>
      <w:r>
        <w:t>macrozooplankton</w:t>
      </w:r>
      <w:proofErr w:type="spellEnd"/>
      <w:r>
        <w:t xml:space="preserve">: A new process impacting carbon cycling in the sea. </w:t>
      </w:r>
      <w:r>
        <w:rPr>
          <w:i/>
          <w:iCs/>
        </w:rPr>
        <w:t>Deep Sea Research Part I: Oceanographic Research Papers</w:t>
      </w:r>
      <w:r>
        <w:t xml:space="preserve">, </w:t>
      </w:r>
      <w:r>
        <w:rPr>
          <w:i/>
          <w:iCs/>
        </w:rPr>
        <w:t>47</w:t>
      </w:r>
      <w:r>
        <w:t>(7), 1227–1245. https://doi.org/10.1016/S0967-0637(99)00105-3</w:t>
      </w:r>
    </w:p>
    <w:p w14:paraId="65CBE9BA" w14:textId="77777777" w:rsidR="006330F2" w:rsidRDefault="006330F2" w:rsidP="006330F2">
      <w:pPr>
        <w:pStyle w:val="Bibliography"/>
      </w:pPr>
      <w:r>
        <w:t xml:space="preserve">Durkin, C. A., </w:t>
      </w:r>
      <w:proofErr w:type="spellStart"/>
      <w:r>
        <w:t>Estapa</w:t>
      </w:r>
      <w:proofErr w:type="spellEnd"/>
      <w:r>
        <w:t xml:space="preserve">, M. L., &amp; </w:t>
      </w:r>
      <w:proofErr w:type="spellStart"/>
      <w:r>
        <w:t>Buesseler</w:t>
      </w:r>
      <w:proofErr w:type="spellEnd"/>
      <w:r>
        <w:t xml:space="preserve">, K. O. (2015). Observations of carbon export by small sinking particles in the upper mesopelagic. </w:t>
      </w:r>
      <w:r>
        <w:rPr>
          <w:i/>
          <w:iCs/>
        </w:rPr>
        <w:t>Marine Chemistry</w:t>
      </w:r>
      <w:r>
        <w:t xml:space="preserve">, </w:t>
      </w:r>
      <w:r>
        <w:rPr>
          <w:i/>
          <w:iCs/>
        </w:rPr>
        <w:t>175</w:t>
      </w:r>
      <w:r>
        <w:t>, 72–81. https://doi.org/10.1016/j.marchem.2015.02.011</w:t>
      </w:r>
    </w:p>
    <w:p w14:paraId="5AD2683A" w14:textId="77777777" w:rsidR="006330F2" w:rsidRDefault="006330F2" w:rsidP="006330F2">
      <w:pPr>
        <w:pStyle w:val="Bibliography"/>
      </w:pPr>
      <w:r>
        <w:t xml:space="preserve">Evans, N., Boles, E., </w:t>
      </w:r>
      <w:proofErr w:type="spellStart"/>
      <w:r>
        <w:t>Kwiecinski</w:t>
      </w:r>
      <w:proofErr w:type="spellEnd"/>
      <w:r>
        <w:t xml:space="preserve">, J. V., Mullen, S., Wolf, M., </w:t>
      </w:r>
      <w:proofErr w:type="spellStart"/>
      <w:r>
        <w:t>Devol</w:t>
      </w:r>
      <w:proofErr w:type="spellEnd"/>
      <w:r>
        <w:t xml:space="preserve">,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54F55143" w14:textId="77777777" w:rsidR="006330F2" w:rsidRDefault="006330F2" w:rsidP="006330F2">
      <w:pPr>
        <w:pStyle w:val="Bibliography"/>
      </w:pPr>
      <w:r>
        <w:t xml:space="preserve">Francois, R., </w:t>
      </w:r>
      <w:proofErr w:type="spellStart"/>
      <w:r>
        <w:t>Honjo</w:t>
      </w:r>
      <w:proofErr w:type="spellEnd"/>
      <w:r>
        <w:t xml:space="preserve">, S., </w:t>
      </w:r>
      <w:proofErr w:type="spellStart"/>
      <w:r>
        <w:t>Krishfield</w:t>
      </w:r>
      <w:proofErr w:type="spellEnd"/>
      <w:r>
        <w:t xml:space="preserve">, R., &amp; </w:t>
      </w:r>
      <w:proofErr w:type="spellStart"/>
      <w:r>
        <w:t>Manganini</w:t>
      </w:r>
      <w:proofErr w:type="spellEnd"/>
      <w:r>
        <w:t xml:space="preserve">,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623B4929" w14:textId="77777777" w:rsidR="006330F2" w:rsidRDefault="006330F2" w:rsidP="006330F2">
      <w:pPr>
        <w:pStyle w:val="Bibliography"/>
      </w:pPr>
      <w:proofErr w:type="spellStart"/>
      <w:r>
        <w:t>Fuchsman</w:t>
      </w:r>
      <w:proofErr w:type="spellEnd"/>
      <w:r>
        <w:t xml:space="preserve">, C. A., </w:t>
      </w:r>
      <w:proofErr w:type="spellStart"/>
      <w:r>
        <w:t>Devol</w:t>
      </w:r>
      <w:proofErr w:type="spellEnd"/>
      <w:r>
        <w:t xml:space="preserve">, A. H., Saunders, J. K., McKay, C., &amp; </w:t>
      </w:r>
      <w:proofErr w:type="spellStart"/>
      <w:r>
        <w:t>Rocap</w:t>
      </w:r>
      <w:proofErr w:type="spellEnd"/>
      <w:r>
        <w:t xml:space="preserve">, G. (2017). Niche Partitioning of the N Cycling Microbial Community of an Offshore Oxygen Deficient Zone. </w:t>
      </w:r>
      <w:r>
        <w:rPr>
          <w:i/>
          <w:iCs/>
        </w:rPr>
        <w:t>Frontiers in Microbiology</w:t>
      </w:r>
      <w:r>
        <w:t xml:space="preserve">, </w:t>
      </w:r>
      <w:r>
        <w:rPr>
          <w:i/>
          <w:iCs/>
        </w:rPr>
        <w:t>8</w:t>
      </w:r>
      <w:r>
        <w:t>. https://doi.org/10.3389/fmicb.2017.02384</w:t>
      </w:r>
    </w:p>
    <w:p w14:paraId="17729139" w14:textId="77777777" w:rsidR="006330F2" w:rsidRDefault="006330F2" w:rsidP="006330F2">
      <w:pPr>
        <w:pStyle w:val="Bibliography"/>
      </w:pPr>
      <w:proofErr w:type="spellStart"/>
      <w:r>
        <w:t>Fuchsman</w:t>
      </w:r>
      <w:proofErr w:type="spellEnd"/>
      <w:r>
        <w:t xml:space="preserve">, C. A., Palevsky, H. I., </w:t>
      </w:r>
      <w:proofErr w:type="spellStart"/>
      <w:r>
        <w:t>Widner</w:t>
      </w:r>
      <w:proofErr w:type="spellEnd"/>
      <w:r>
        <w:t xml:space="preserve">, B., Duffy, M., Carlson, M. C. G., </w:t>
      </w:r>
      <w:proofErr w:type="spellStart"/>
      <w:r>
        <w:t>Neibauer</w:t>
      </w:r>
      <w:proofErr w:type="spellEnd"/>
      <w:r>
        <w:t xml:space="preserve">, J. A., et al. (2019). Cyanobacteria and cyanophage contributions to carbon and nitrogen cycling in an oligotrophic oxygen-deficient zone. </w:t>
      </w:r>
      <w:r>
        <w:rPr>
          <w:i/>
          <w:iCs/>
        </w:rPr>
        <w:t>The ISME Journal</w:t>
      </w:r>
      <w:r>
        <w:t>, 1. https://doi.org/10.1038/s41396-019-0452-6</w:t>
      </w:r>
    </w:p>
    <w:p w14:paraId="2139FDB1" w14:textId="77777777" w:rsidR="006330F2" w:rsidRDefault="006330F2" w:rsidP="006330F2">
      <w:pPr>
        <w:pStyle w:val="Bibliography"/>
      </w:pPr>
      <w:r>
        <w:t xml:space="preserve">Garcia-Robledo, E., Padilla, C. C., </w:t>
      </w:r>
      <w:proofErr w:type="spellStart"/>
      <w:r>
        <w:t>Aldunate</w:t>
      </w:r>
      <w:proofErr w:type="spellEnd"/>
      <w:r>
        <w:t xml:space="preserve">, M., Stewart, F. J., Ulloa, O., </w:t>
      </w:r>
      <w:proofErr w:type="spellStart"/>
      <w:r>
        <w:t>Paulmier</w:t>
      </w:r>
      <w:proofErr w:type="spellEnd"/>
      <w:r>
        <w:t xml:space="preserve">, A., et al. (2017). Cryptic oxygen cycling in anoxic marine zones. </w:t>
      </w:r>
      <w:r>
        <w:rPr>
          <w:i/>
          <w:iCs/>
        </w:rPr>
        <w:t>Proceedings of the National Academy of Sciences</w:t>
      </w:r>
      <w:r>
        <w:t xml:space="preserve">, </w:t>
      </w:r>
      <w:r>
        <w:rPr>
          <w:i/>
          <w:iCs/>
        </w:rPr>
        <w:t>114</w:t>
      </w:r>
      <w:r>
        <w:t>(31), 8319–8324. https://doi.org/10.1073/pnas.1619844114</w:t>
      </w:r>
    </w:p>
    <w:p w14:paraId="48C63BCD" w14:textId="77777777" w:rsidR="006330F2" w:rsidRDefault="006330F2" w:rsidP="006330F2">
      <w:pPr>
        <w:pStyle w:val="Bibliography"/>
      </w:pPr>
      <w:r>
        <w:t xml:space="preserve">Gilly, W. F., </w:t>
      </w:r>
      <w:proofErr w:type="spellStart"/>
      <w:r>
        <w:t>Beman</w:t>
      </w:r>
      <w:proofErr w:type="spellEnd"/>
      <w:r>
        <w:t xml:space="preserve">, J. M., </w:t>
      </w:r>
      <w:proofErr w:type="spellStart"/>
      <w:r>
        <w:t>Litvin</w:t>
      </w:r>
      <w:proofErr w:type="spellEnd"/>
      <w:r>
        <w:t xml:space="preserve">, S. Y., &amp; Robison, B. H. (2013). Oceanographic and Biological Effects of Shoaling of the Oxygen Minimum Zone. </w:t>
      </w:r>
      <w:r>
        <w:rPr>
          <w:i/>
          <w:iCs/>
        </w:rPr>
        <w:t>Annual Review of Marine Science</w:t>
      </w:r>
      <w:r>
        <w:t xml:space="preserve">, </w:t>
      </w:r>
      <w:r>
        <w:rPr>
          <w:i/>
          <w:iCs/>
        </w:rPr>
        <w:t>5</w:t>
      </w:r>
      <w:r>
        <w:t>(1), 393–420. https://doi.org/10.1146/annurev-marine-120710-100849</w:t>
      </w:r>
    </w:p>
    <w:p w14:paraId="77F112C4" w14:textId="77777777" w:rsidR="006330F2" w:rsidRDefault="006330F2" w:rsidP="006330F2">
      <w:pPr>
        <w:pStyle w:val="Bibliography"/>
      </w:pPr>
      <w:proofErr w:type="spellStart"/>
      <w:r>
        <w:t>Goldthwait</w:t>
      </w:r>
      <w:proofErr w:type="spellEnd"/>
      <w:r>
        <w:t xml:space="preserve">, S. A., Carlson, C. A., Henderson, G. K., &amp; </w:t>
      </w:r>
      <w:proofErr w:type="spellStart"/>
      <w:r>
        <w:t>Alldredge</w:t>
      </w:r>
      <w:proofErr w:type="spellEnd"/>
      <w:r>
        <w:t xml:space="preserve">, A. L. (2005). Effects of physical fragmentation on remineralization of marine snow. </w:t>
      </w:r>
      <w:r>
        <w:rPr>
          <w:i/>
          <w:iCs/>
        </w:rPr>
        <w:t>Marine Ecology Progress Series</w:t>
      </w:r>
      <w:r>
        <w:t xml:space="preserve">, </w:t>
      </w:r>
      <w:r>
        <w:rPr>
          <w:i/>
          <w:iCs/>
        </w:rPr>
        <w:t>305</w:t>
      </w:r>
      <w:r>
        <w:t>, 59–65.</w:t>
      </w:r>
    </w:p>
    <w:p w14:paraId="7669ED99" w14:textId="77777777" w:rsidR="006330F2" w:rsidRDefault="006330F2" w:rsidP="006330F2">
      <w:pPr>
        <w:pStyle w:val="Bibliography"/>
      </w:pPr>
      <w:proofErr w:type="spellStart"/>
      <w:r>
        <w:t>Guidi</w:t>
      </w:r>
      <w:proofErr w:type="spellEnd"/>
      <w:r>
        <w:t xml:space="preserve">, L., Jackson, G. A., </w:t>
      </w:r>
      <w:proofErr w:type="spellStart"/>
      <w:r>
        <w:t>Stemmann</w:t>
      </w:r>
      <w:proofErr w:type="spellEnd"/>
      <w:r>
        <w:t xml:space="preserve">, L., Miquel, J. C., </w:t>
      </w:r>
      <w:proofErr w:type="spellStart"/>
      <w:r>
        <w:t>Picheral</w:t>
      </w:r>
      <w:proofErr w:type="spellEnd"/>
      <w:r>
        <w:t xml:space="preserve">, M., &amp; </w:t>
      </w:r>
      <w:proofErr w:type="spellStart"/>
      <w:r>
        <w:t>Gorsky</w:t>
      </w:r>
      <w:proofErr w:type="spellEnd"/>
      <w:r>
        <w:t xml:space="preserve">,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58CD0549" w14:textId="77777777" w:rsidR="006330F2" w:rsidRDefault="006330F2" w:rsidP="006330F2">
      <w:pPr>
        <w:pStyle w:val="Bibliography"/>
      </w:pPr>
      <w:proofErr w:type="spellStart"/>
      <w:r>
        <w:t>Hannides</w:t>
      </w:r>
      <w:proofErr w:type="spellEnd"/>
      <w:r>
        <w:t xml:space="preserve">,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4C50A15A" w14:textId="77777777" w:rsidR="006330F2" w:rsidRDefault="006330F2" w:rsidP="006330F2">
      <w:pPr>
        <w:pStyle w:val="Bibliography"/>
      </w:pPr>
      <w:r>
        <w:t xml:space="preserve">Hartnett, H. E., &amp; </w:t>
      </w:r>
      <w:proofErr w:type="spellStart"/>
      <w:r>
        <w:t>Devol</w:t>
      </w:r>
      <w:proofErr w:type="spellEnd"/>
      <w:r>
        <w:t xml:space="preserve">, A. H. (2003). Role of a strong oxygen-deficient zone in the preservation and degradation of organic matter: a carbon budget for the continental margins of northwest Mexico and Washington State.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i/>
          <w:iCs/>
        </w:rPr>
        <w:t>67</w:t>
      </w:r>
      <w:r>
        <w:t>(2), 247–264. https://doi.org/10.1016/S0016-7037(02)01076-1</w:t>
      </w:r>
    </w:p>
    <w:p w14:paraId="4C4ADFBF" w14:textId="77777777" w:rsidR="006330F2" w:rsidRDefault="006330F2" w:rsidP="006330F2">
      <w:pPr>
        <w:pStyle w:val="Bibliography"/>
      </w:pPr>
      <w:r>
        <w:t xml:space="preserve">Hays, G. C. (2003). A review of the adaptive significance and ecosystem consequences of zooplankton diel vertical migrations. In M. B. Jones, A. </w:t>
      </w:r>
      <w:proofErr w:type="spellStart"/>
      <w:r>
        <w:t>Ingólfsson</w:t>
      </w:r>
      <w:proofErr w:type="spellEnd"/>
      <w:r>
        <w:t xml:space="preserve">, E. </w:t>
      </w:r>
      <w:proofErr w:type="spellStart"/>
      <w:r>
        <w:t>Ólafsson</w:t>
      </w:r>
      <w:proofErr w:type="spellEnd"/>
      <w:r>
        <w:t xml:space="preserve">, G. V. </w:t>
      </w:r>
      <w:proofErr w:type="spellStart"/>
      <w:r>
        <w:t>Helgason</w:t>
      </w:r>
      <w:proofErr w:type="spellEnd"/>
      <w:r>
        <w:t xml:space="preserve">, K. Gunnarsson, &amp; J. </w:t>
      </w:r>
      <w:proofErr w:type="spellStart"/>
      <w:r>
        <w:t>Svavarsson</w:t>
      </w:r>
      <w:proofErr w:type="spellEnd"/>
      <w:r>
        <w:t xml:space="preserve"> (Eds.), </w:t>
      </w:r>
      <w:r>
        <w:rPr>
          <w:i/>
          <w:iCs/>
        </w:rPr>
        <w:t>Migrations and Dispersal of Marine Organisms</w:t>
      </w:r>
      <w:r>
        <w:t xml:space="preserve"> (pp. 163–170). Dordrecht: Springer Netherlands. https://doi.org/10.1007/978-94-017-2276-6_18</w:t>
      </w:r>
    </w:p>
    <w:p w14:paraId="6F768B5C" w14:textId="77777777" w:rsidR="006330F2" w:rsidRDefault="006330F2" w:rsidP="006330F2">
      <w:pPr>
        <w:pStyle w:val="Bibliography"/>
      </w:pPr>
      <w:r>
        <w:t xml:space="preserve">Herrera, I., </w:t>
      </w:r>
      <w:proofErr w:type="spellStart"/>
      <w:r>
        <w:t>Yebra</w:t>
      </w:r>
      <w:proofErr w:type="spellEnd"/>
      <w:r>
        <w:t xml:space="preserve">, L., Antezana, T., </w:t>
      </w:r>
      <w:proofErr w:type="spellStart"/>
      <w:r>
        <w:t>Giraldo</w:t>
      </w:r>
      <w:proofErr w:type="spellEnd"/>
      <w:r>
        <w:t xml:space="preserve">, A., </w:t>
      </w:r>
      <w:proofErr w:type="spellStart"/>
      <w:r>
        <w:t>Färber-Lorda</w:t>
      </w:r>
      <w:proofErr w:type="spellEnd"/>
      <w:r>
        <w:t xml:space="preserve">, J., &amp; Hernández-León, S. (2019). Vertical variability of </w:t>
      </w:r>
      <w:proofErr w:type="spellStart"/>
      <w:r>
        <w:t>Euphausia</w:t>
      </w:r>
      <w:proofErr w:type="spellEnd"/>
      <w:r>
        <w:t xml:space="preserve"> </w:t>
      </w:r>
      <w:proofErr w:type="spellStart"/>
      <w:r>
        <w:t>distinguenda</w:t>
      </w:r>
      <w:proofErr w:type="spellEnd"/>
      <w:r>
        <w:t xml:space="preserve"> metabolic rates during diel migration into the oxygen minimum zone of the Eastern Tropical Pacific off Mexico. </w:t>
      </w:r>
      <w:r>
        <w:rPr>
          <w:i/>
          <w:iCs/>
        </w:rPr>
        <w:t>Journal of Plankton Research</w:t>
      </w:r>
      <w:r>
        <w:t xml:space="preserve">, </w:t>
      </w:r>
      <w:r>
        <w:rPr>
          <w:i/>
          <w:iCs/>
        </w:rPr>
        <w:t>41</w:t>
      </w:r>
      <w:r>
        <w:t>(2), 165–176. https://doi.org/10.1093/plankt/fbz004</w:t>
      </w:r>
    </w:p>
    <w:p w14:paraId="31CD349F" w14:textId="77777777" w:rsidR="006330F2" w:rsidRDefault="006330F2" w:rsidP="006330F2">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28687654" w14:textId="77777777" w:rsidR="006330F2" w:rsidRDefault="006330F2" w:rsidP="006330F2">
      <w:pPr>
        <w:pStyle w:val="Bibliography"/>
      </w:pPr>
      <w:r>
        <w:t xml:space="preserve">Hidalgo, P., </w:t>
      </w:r>
      <w:proofErr w:type="spellStart"/>
      <w:r>
        <w:t>Escribano</w:t>
      </w:r>
      <w:proofErr w:type="spellEnd"/>
      <w:r>
        <w:t xml:space="preserve">, R., &amp; Morales, C. E. (2005). Ontogenetic vertical distribution and diel migration of the copepod </w:t>
      </w:r>
      <w:proofErr w:type="spellStart"/>
      <w:r>
        <w:t>Eucalanus</w:t>
      </w:r>
      <w:proofErr w:type="spellEnd"/>
      <w:r>
        <w:t xml:space="preserve"> </w:t>
      </w:r>
      <w:proofErr w:type="spellStart"/>
      <w:r>
        <w:t>inermis</w:t>
      </w:r>
      <w:proofErr w:type="spellEnd"/>
      <w:r>
        <w:t xml:space="preserve"> in the oxygen minimum zone off northern Chile (20–21° S). </w:t>
      </w:r>
      <w:r>
        <w:rPr>
          <w:i/>
          <w:iCs/>
        </w:rPr>
        <w:t>Journal of Plankton Research</w:t>
      </w:r>
      <w:r>
        <w:t xml:space="preserve">, </w:t>
      </w:r>
      <w:r>
        <w:rPr>
          <w:i/>
          <w:iCs/>
        </w:rPr>
        <w:t>27</w:t>
      </w:r>
      <w:r>
        <w:t>(6), 519–529. https://doi.org/10.1093/plankt/fbi025</w:t>
      </w:r>
    </w:p>
    <w:p w14:paraId="4A9041B1" w14:textId="77777777" w:rsidR="006330F2" w:rsidRDefault="006330F2" w:rsidP="006330F2">
      <w:pPr>
        <w:pStyle w:val="Bibliography"/>
      </w:pPr>
      <w:proofErr w:type="spellStart"/>
      <w:r>
        <w:t>Homoky</w:t>
      </w:r>
      <w:proofErr w:type="spellEnd"/>
      <w:r>
        <w:t xml:space="preserve">,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1B350097" w14:textId="77777777" w:rsidR="006330F2" w:rsidRDefault="006330F2" w:rsidP="006330F2">
      <w:pPr>
        <w:pStyle w:val="Bibliography"/>
      </w:pPr>
      <w:proofErr w:type="spellStart"/>
      <w:r>
        <w:t>Horak</w:t>
      </w:r>
      <w:proofErr w:type="spellEnd"/>
      <w:r>
        <w:t xml:space="preserve">, R. E. A., Ruef, W., Ward, B. B., &amp; </w:t>
      </w:r>
      <w:proofErr w:type="spellStart"/>
      <w:r>
        <w:t>Devol</w:t>
      </w:r>
      <w:proofErr w:type="spellEnd"/>
      <w:r>
        <w:t xml:space="preserve">,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5B6459CD" w14:textId="77777777" w:rsidR="006330F2" w:rsidRDefault="006330F2" w:rsidP="006330F2">
      <w:pPr>
        <w:pStyle w:val="Bibliography"/>
      </w:pPr>
      <w:proofErr w:type="spellStart"/>
      <w:r>
        <w:t>Inthorn</w:t>
      </w:r>
      <w:proofErr w:type="spellEnd"/>
      <w:r>
        <w:t xml:space="preserve">, M. (2005). Lateral particle transport in nepheloid layers - a key factor for organic matter distribution and quality in the Benguela high-productivity area. Retrieved from </w:t>
      </w:r>
      <w:proofErr w:type="gramStart"/>
      <w:r>
        <w:t>https://media.suub.uni-bremen.de/handle/elib/2212</w:t>
      </w:r>
      <w:proofErr w:type="gramEnd"/>
    </w:p>
    <w:p w14:paraId="33D5E91C" w14:textId="77777777" w:rsidR="006330F2" w:rsidRDefault="006330F2" w:rsidP="006330F2">
      <w:pPr>
        <w:pStyle w:val="Bibliography"/>
      </w:pPr>
      <w:r>
        <w:t xml:space="preserve">Ito, T., </w:t>
      </w:r>
      <w:proofErr w:type="spellStart"/>
      <w:r>
        <w:t>Minobe</w:t>
      </w:r>
      <w:proofErr w:type="spellEnd"/>
      <w:r>
        <w:t>,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305CB6A2" w14:textId="77777777" w:rsidR="006330F2" w:rsidRDefault="006330F2" w:rsidP="006330F2">
      <w:pPr>
        <w:pStyle w:val="Bibliography"/>
      </w:pPr>
      <w:r>
        <w:t xml:space="preserve">Jackson, G. A., &amp; </w:t>
      </w:r>
      <w:proofErr w:type="spellStart"/>
      <w:r>
        <w:t>Burd</w:t>
      </w:r>
      <w:proofErr w:type="spellEnd"/>
      <w:r>
        <w:t xml:space="preserve">,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6FD7280F" w14:textId="77777777" w:rsidR="006330F2" w:rsidRDefault="006330F2" w:rsidP="006330F2">
      <w:pPr>
        <w:pStyle w:val="Bibliography"/>
      </w:pPr>
      <w:r>
        <w:t xml:space="preserve">Jiang, S., Dickey, T. D., Steinberg, D. K., &amp; </w:t>
      </w:r>
      <w:proofErr w:type="spellStart"/>
      <w:r>
        <w:t>Madin</w:t>
      </w:r>
      <w:proofErr w:type="spellEnd"/>
      <w:r>
        <w:t xml:space="preserve">, L. P. (2007). Temporal variability of zooplankton biomass from ADCP backscatter time series data at the Bermuda Testbed Mooring site. </w:t>
      </w:r>
      <w:r>
        <w:rPr>
          <w:i/>
          <w:iCs/>
        </w:rPr>
        <w:t>Deep Sea Research Part I: Oceanographic Research Papers</w:t>
      </w:r>
      <w:r>
        <w:t xml:space="preserve">, </w:t>
      </w:r>
      <w:r>
        <w:rPr>
          <w:i/>
          <w:iCs/>
        </w:rPr>
        <w:t>54</w:t>
      </w:r>
      <w:r>
        <w:t>(4), 608–636. https://doi.org/10.1016/j.dsr.2006.12.011</w:t>
      </w:r>
    </w:p>
    <w:p w14:paraId="2C28C508" w14:textId="77777777" w:rsidR="006330F2" w:rsidRDefault="006330F2" w:rsidP="006330F2">
      <w:pPr>
        <w:pStyle w:val="Bibliography"/>
      </w:pPr>
      <w:proofErr w:type="spellStart"/>
      <w:r>
        <w:t>Kaartvedt</w:t>
      </w:r>
      <w:proofErr w:type="spellEnd"/>
      <w:r>
        <w:t xml:space="preserve">, S., </w:t>
      </w:r>
      <w:proofErr w:type="spellStart"/>
      <w:r>
        <w:t>Klevjer</w:t>
      </w:r>
      <w:proofErr w:type="spellEnd"/>
      <w:r>
        <w:t xml:space="preserve">, T. A., Torgersen, T., </w:t>
      </w:r>
      <w:proofErr w:type="spellStart"/>
      <w:r>
        <w:t>Sørnes</w:t>
      </w:r>
      <w:proofErr w:type="spellEnd"/>
      <w:r>
        <w:t xml:space="preserve">, T. A., &amp; </w:t>
      </w:r>
      <w:proofErr w:type="spellStart"/>
      <w:r>
        <w:t>Røstad</w:t>
      </w:r>
      <w:proofErr w:type="spellEnd"/>
      <w:r>
        <w:t>, A. (2007). Diel vertical migration of individual jellyfish (</w:t>
      </w:r>
      <w:proofErr w:type="spellStart"/>
      <w:r>
        <w:t>Periphylla</w:t>
      </w:r>
      <w:proofErr w:type="spellEnd"/>
      <w:r>
        <w:t xml:space="preserve"> </w:t>
      </w:r>
      <w:proofErr w:type="spellStart"/>
      <w:r>
        <w:t>periphylla</w:t>
      </w:r>
      <w:proofErr w:type="spellEnd"/>
      <w:r>
        <w:t xml:space="preserve">). </w:t>
      </w:r>
      <w:r>
        <w:rPr>
          <w:i/>
          <w:iCs/>
        </w:rPr>
        <w:t>Limnology and Oceanography</w:t>
      </w:r>
      <w:r>
        <w:t xml:space="preserve">, </w:t>
      </w:r>
      <w:r>
        <w:rPr>
          <w:i/>
          <w:iCs/>
        </w:rPr>
        <w:t>52</w:t>
      </w:r>
      <w:r>
        <w:t>(3), 975–983. https://doi.org/10.4319/lo.2007.52.3.0975</w:t>
      </w:r>
    </w:p>
    <w:p w14:paraId="331B87DE" w14:textId="77777777" w:rsidR="006330F2" w:rsidRDefault="006330F2" w:rsidP="006330F2">
      <w:pPr>
        <w:pStyle w:val="Bibliography"/>
      </w:pPr>
      <w:r>
        <w:t xml:space="preserve">Keil, R. G., </w:t>
      </w:r>
      <w:proofErr w:type="spellStart"/>
      <w:r>
        <w:t>Neibauer</w:t>
      </w:r>
      <w:proofErr w:type="spellEnd"/>
      <w:r>
        <w:t xml:space="preserve">, J. A., &amp; </w:t>
      </w:r>
      <w:proofErr w:type="spellStart"/>
      <w:r>
        <w:t>Devol</w:t>
      </w:r>
      <w:proofErr w:type="spellEnd"/>
      <w:r>
        <w:t xml:space="preserve">, A. H. (2016). A multiproxy approach to understanding the “enhanced” flux of organic matter through the oxygen-deficient waters of the Arabian Sea. </w:t>
      </w:r>
      <w:proofErr w:type="spellStart"/>
      <w:r>
        <w:rPr>
          <w:i/>
          <w:iCs/>
        </w:rPr>
        <w:t>Biogeosciences</w:t>
      </w:r>
      <w:proofErr w:type="spellEnd"/>
      <w:r>
        <w:t xml:space="preserve">, </w:t>
      </w:r>
      <w:r>
        <w:rPr>
          <w:i/>
          <w:iCs/>
        </w:rPr>
        <w:t>13</w:t>
      </w:r>
      <w:r>
        <w:t>(7), 2077–2092. http://dx.doi.org/10.5194/bg-13-2077-2016</w:t>
      </w:r>
    </w:p>
    <w:p w14:paraId="42381FD2" w14:textId="77777777" w:rsidR="006330F2" w:rsidRDefault="006330F2" w:rsidP="006330F2">
      <w:pPr>
        <w:pStyle w:val="Bibliography"/>
      </w:pPr>
      <w:proofErr w:type="spellStart"/>
      <w:r>
        <w:t>Kiko</w:t>
      </w:r>
      <w:proofErr w:type="spellEnd"/>
      <w:r>
        <w:t xml:space="preserve">, R., </w:t>
      </w:r>
      <w:proofErr w:type="spellStart"/>
      <w:r>
        <w:t>Biastoch</w:t>
      </w:r>
      <w:proofErr w:type="spellEnd"/>
      <w:r>
        <w:t xml:space="preserve">, A., Brandt, P., </w:t>
      </w:r>
      <w:proofErr w:type="spellStart"/>
      <w:r>
        <w:t>Cravatte</w:t>
      </w:r>
      <w:proofErr w:type="spellEnd"/>
      <w:r>
        <w:t xml:space="preserve">, S., </w:t>
      </w:r>
      <w:proofErr w:type="spellStart"/>
      <w:r>
        <w:t>Hauss</w:t>
      </w:r>
      <w:proofErr w:type="spellEnd"/>
      <w:r>
        <w:t xml:space="preserve">, H., </w:t>
      </w:r>
      <w:proofErr w:type="spellStart"/>
      <w:r>
        <w:t>Hummels</w:t>
      </w:r>
      <w:proofErr w:type="spellEnd"/>
      <w:r>
        <w:t xml:space="preserve">, R., et al. (2017). Biological and physical influences on marine snowfall at the equator. </w:t>
      </w:r>
      <w:r>
        <w:rPr>
          <w:i/>
          <w:iCs/>
        </w:rPr>
        <w:t>Nature Geoscience</w:t>
      </w:r>
      <w:r>
        <w:t xml:space="preserve">, </w:t>
      </w:r>
      <w:r>
        <w:rPr>
          <w:i/>
          <w:iCs/>
        </w:rPr>
        <w:t>10</w:t>
      </w:r>
      <w:r>
        <w:t>(11), 852–858. https://doi.org/10.1038/ngeo3042</w:t>
      </w:r>
    </w:p>
    <w:p w14:paraId="7E29A2C3" w14:textId="77777777" w:rsidR="006330F2" w:rsidRDefault="006330F2" w:rsidP="006330F2">
      <w:pPr>
        <w:pStyle w:val="Bibliography"/>
      </w:pPr>
      <w:proofErr w:type="spellStart"/>
      <w:r>
        <w:t>Kiko</w:t>
      </w:r>
      <w:proofErr w:type="spellEnd"/>
      <w:r>
        <w:t xml:space="preserve">, R., Brandt, P., Christiansen, S., </w:t>
      </w:r>
      <w:proofErr w:type="spellStart"/>
      <w:r>
        <w:t>Faustmann</w:t>
      </w:r>
      <w:proofErr w:type="spellEnd"/>
      <w:r>
        <w:t xml:space="preserve">, J., </w:t>
      </w:r>
      <w:proofErr w:type="spellStart"/>
      <w:r>
        <w:t>Kriest</w:t>
      </w:r>
      <w:proofErr w:type="spellEnd"/>
      <w:r>
        <w:t xml:space="preserve">, I., Rodrigues, E., et al. (2020). Zooplankton-Mediated Fluxes in the Eastern Tropical North Atlantic. </w:t>
      </w:r>
      <w:r>
        <w:rPr>
          <w:i/>
          <w:iCs/>
        </w:rPr>
        <w:t>Frontiers in Marine Science</w:t>
      </w:r>
      <w:r>
        <w:t xml:space="preserve">, </w:t>
      </w:r>
      <w:r>
        <w:rPr>
          <w:i/>
          <w:iCs/>
        </w:rPr>
        <w:t>7</w:t>
      </w:r>
      <w:r>
        <w:t>. https://doi.org/10.3389/fmars.2020.00358</w:t>
      </w:r>
    </w:p>
    <w:p w14:paraId="1E560D20" w14:textId="77777777" w:rsidR="006330F2" w:rsidRDefault="006330F2" w:rsidP="006330F2">
      <w:pPr>
        <w:pStyle w:val="Bibliography"/>
      </w:pPr>
      <w:r>
        <w:t xml:space="preserve">Kwon, E. Y., &amp; </w:t>
      </w:r>
      <w:proofErr w:type="spellStart"/>
      <w:r>
        <w:t>Primeau</w:t>
      </w:r>
      <w:proofErr w:type="spellEnd"/>
      <w:r>
        <w:t xml:space="preserve">,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664248E2" w14:textId="77777777" w:rsidR="006330F2" w:rsidRDefault="006330F2" w:rsidP="006330F2">
      <w:pPr>
        <w:pStyle w:val="Bibliography"/>
      </w:pPr>
      <w:r>
        <w:t xml:space="preserve">Lam, P., &amp; </w:t>
      </w:r>
      <w:proofErr w:type="spellStart"/>
      <w:r>
        <w:t>Kuypers</w:t>
      </w:r>
      <w:proofErr w:type="spellEnd"/>
      <w:r>
        <w:t xml:space="preserve">, M. M. M. (2011). Microbial Nitrogen Cycling Processes in Oxygen Minimum Zones. </w:t>
      </w:r>
      <w:r>
        <w:rPr>
          <w:i/>
          <w:iCs/>
        </w:rPr>
        <w:t>Annual Review of Marine Science</w:t>
      </w:r>
      <w:r>
        <w:t xml:space="preserve">, </w:t>
      </w:r>
      <w:r>
        <w:rPr>
          <w:i/>
          <w:iCs/>
        </w:rPr>
        <w:t>3</w:t>
      </w:r>
      <w:r>
        <w:t>(1), 317–345. https://doi.org/10.1146/annurev-marine-120709-142814</w:t>
      </w:r>
    </w:p>
    <w:p w14:paraId="17F2F227" w14:textId="77777777" w:rsidR="006330F2" w:rsidRDefault="006330F2" w:rsidP="006330F2">
      <w:pPr>
        <w:pStyle w:val="Bibliography"/>
      </w:pPr>
      <w:r>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5E4072CB" w14:textId="77777777" w:rsidR="006330F2" w:rsidRDefault="006330F2" w:rsidP="006330F2">
      <w:pPr>
        <w:pStyle w:val="Bibliography"/>
      </w:pPr>
      <w:r>
        <w:t xml:space="preserve">Maas, A. E., </w:t>
      </w:r>
      <w:proofErr w:type="spellStart"/>
      <w:r>
        <w:t>Frazar</w:t>
      </w:r>
      <w:proofErr w:type="spellEnd"/>
      <w:r>
        <w:t xml:space="preserve">, S. L., Outram, D. M., Seibel, B. A., &amp; </w:t>
      </w:r>
      <w:proofErr w:type="spellStart"/>
      <w:r>
        <w:t>Wishner</w:t>
      </w:r>
      <w:proofErr w:type="spellEnd"/>
      <w:r>
        <w:t xml:space="preserve">,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6980D187" w14:textId="77777777" w:rsidR="006330F2" w:rsidRDefault="006330F2" w:rsidP="006330F2">
      <w:pPr>
        <w:pStyle w:val="Bibliography"/>
      </w:pPr>
      <w:r>
        <w:t xml:space="preserve">McDonnell, A. M. P., &amp; </w:t>
      </w:r>
      <w:proofErr w:type="spellStart"/>
      <w:r>
        <w:t>Buesseler</w:t>
      </w:r>
      <w:proofErr w:type="spellEnd"/>
      <w:r>
        <w:t xml:space="preserve">, K. O. (2010). Variability in the average sinking velocity of marine particles. </w:t>
      </w:r>
      <w:r>
        <w:rPr>
          <w:i/>
          <w:iCs/>
        </w:rPr>
        <w:t>Limnology and Oceanography</w:t>
      </w:r>
      <w:r>
        <w:t xml:space="preserve">, </w:t>
      </w:r>
      <w:r>
        <w:rPr>
          <w:i/>
          <w:iCs/>
        </w:rPr>
        <w:t>55</w:t>
      </w:r>
      <w:r>
        <w:t>(5), 2085–2096. https://doi.org/10.4319/lo.2010.55.5.2085</w:t>
      </w:r>
    </w:p>
    <w:p w14:paraId="0DF30495" w14:textId="77777777" w:rsidR="006330F2" w:rsidRDefault="006330F2" w:rsidP="006330F2">
      <w:pPr>
        <w:pStyle w:val="Bibliography"/>
      </w:pPr>
      <w:r>
        <w:t xml:space="preserve">McDonnell, A. M. P., &amp; </w:t>
      </w:r>
      <w:proofErr w:type="spellStart"/>
      <w:r>
        <w:t>Buesseler</w:t>
      </w:r>
      <w:proofErr w:type="spellEnd"/>
      <w:r>
        <w:t xml:space="preserve">,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3F03881E" w14:textId="77777777" w:rsidR="006330F2" w:rsidRDefault="006330F2" w:rsidP="006330F2">
      <w:pPr>
        <w:pStyle w:val="Bibliography"/>
      </w:pPr>
      <w:proofErr w:type="spellStart"/>
      <w:r>
        <w:t>Neuer</w:t>
      </w:r>
      <w:proofErr w:type="spellEnd"/>
      <w:r>
        <w:t xml:space="preserve">,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0589C563" w14:textId="77777777" w:rsidR="006330F2" w:rsidRDefault="006330F2" w:rsidP="006330F2">
      <w:pPr>
        <w:pStyle w:val="Bibliography"/>
      </w:pPr>
      <w:proofErr w:type="spellStart"/>
      <w:r>
        <w:t>Ooi</w:t>
      </w:r>
      <w:proofErr w:type="spellEnd"/>
      <w:r>
        <w:t xml:space="preserve">, H. (2013, August 8). Where does the offset go in Poisson/negative binomial regression? Retrieved May 2, 2021, from </w:t>
      </w:r>
      <w:proofErr w:type="gramStart"/>
      <w:r>
        <w:t>https://stats.stackexchange.com/questions/66791/where-does-the-offset-go-in-poisson-negative-binomial-regression</w:t>
      </w:r>
      <w:proofErr w:type="gramEnd"/>
    </w:p>
    <w:p w14:paraId="11661C51" w14:textId="77777777" w:rsidR="006330F2" w:rsidRDefault="006330F2" w:rsidP="006330F2">
      <w:pPr>
        <w:pStyle w:val="Bibliography"/>
      </w:pPr>
      <w:r>
        <w:t xml:space="preserve">Parris, D. J., Ganesh, S., </w:t>
      </w:r>
      <w:proofErr w:type="spellStart"/>
      <w:r>
        <w:t>Edgcomb</w:t>
      </w:r>
      <w:proofErr w:type="spellEnd"/>
      <w:r>
        <w:t xml:space="preserve">,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15590F7E" w14:textId="77777777" w:rsidR="006330F2" w:rsidRDefault="006330F2" w:rsidP="006330F2">
      <w:pPr>
        <w:pStyle w:val="Bibliography"/>
      </w:pPr>
      <w:proofErr w:type="spellStart"/>
      <w:r>
        <w:t>Passow</w:t>
      </w:r>
      <w:proofErr w:type="spellEnd"/>
      <w:r>
        <w:t xml:space="preserve">, U., &amp; Carlson, C. (2012). The biological pump in a high CO2 world. </w:t>
      </w:r>
      <w:r>
        <w:rPr>
          <w:i/>
          <w:iCs/>
        </w:rPr>
        <w:t>Marine Ecology Progress Series</w:t>
      </w:r>
      <w:r>
        <w:t xml:space="preserve">, </w:t>
      </w:r>
      <w:r>
        <w:rPr>
          <w:i/>
          <w:iCs/>
        </w:rPr>
        <w:t>470</w:t>
      </w:r>
      <w:r>
        <w:t>, 249–271. https://doi.org/10.3354/meps09985</w:t>
      </w:r>
    </w:p>
    <w:p w14:paraId="14B413DE" w14:textId="77777777" w:rsidR="006330F2" w:rsidRDefault="006330F2" w:rsidP="006330F2">
      <w:pPr>
        <w:pStyle w:val="Bibliography"/>
      </w:pPr>
      <w:r>
        <w:t xml:space="preserve">Pavia, F. J., Anderson, R. F., Lam, P. J., Cael, B. B., </w:t>
      </w:r>
      <w:proofErr w:type="spellStart"/>
      <w:r>
        <w:t>Vivancos</w:t>
      </w:r>
      <w:proofErr w:type="spellEnd"/>
      <w:r>
        <w:t xml:space="preserve">,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5B6ADCE0" w14:textId="77777777" w:rsidR="006330F2" w:rsidRDefault="006330F2" w:rsidP="006330F2">
      <w:pPr>
        <w:pStyle w:val="Bibliography"/>
      </w:pPr>
      <w:r>
        <w:t xml:space="preserve">Pennington, J. T., Mahoney, K. L., </w:t>
      </w:r>
      <w:proofErr w:type="spellStart"/>
      <w:r>
        <w:t>Kuwahara</w:t>
      </w:r>
      <w:proofErr w:type="spellEnd"/>
      <w:r>
        <w:t xml:space="preserve">, V. S., </w:t>
      </w:r>
      <w:proofErr w:type="spellStart"/>
      <w:r>
        <w:t>Kolber</w:t>
      </w:r>
      <w:proofErr w:type="spellEnd"/>
      <w:r>
        <w:t xml:space="preserve">, D. D., </w:t>
      </w:r>
      <w:proofErr w:type="spellStart"/>
      <w:r>
        <w:t>Calienes</w:t>
      </w:r>
      <w:proofErr w:type="spellEnd"/>
      <w:r>
        <w:t xml:space="preserve">, R., &amp; Chavez, F. P. (2006). Primary production in the eastern tropical Pacific: A review. </w:t>
      </w:r>
      <w:r>
        <w:rPr>
          <w:i/>
          <w:iCs/>
        </w:rPr>
        <w:t>Progress in Oceanography</w:t>
      </w:r>
      <w:r>
        <w:t xml:space="preserve">, </w:t>
      </w:r>
      <w:r>
        <w:rPr>
          <w:i/>
          <w:iCs/>
        </w:rPr>
        <w:t>69</w:t>
      </w:r>
      <w:r>
        <w:t>(2–4), 285–317. https://doi.org/10.1016/j.pocean.2006.03.012</w:t>
      </w:r>
    </w:p>
    <w:p w14:paraId="2DA8642E" w14:textId="77777777" w:rsidR="006330F2" w:rsidRDefault="006330F2" w:rsidP="006330F2">
      <w:pPr>
        <w:pStyle w:val="Bibliography"/>
      </w:pPr>
      <w:r>
        <w:t xml:space="preserve">Peterson, M. L., </w:t>
      </w:r>
      <w:proofErr w:type="spellStart"/>
      <w:r>
        <w:t>Wakeham</w:t>
      </w:r>
      <w:proofErr w:type="spellEnd"/>
      <w:r>
        <w:t xml:space="preserve">, S. G., Lee, C., </w:t>
      </w:r>
      <w:proofErr w:type="spellStart"/>
      <w:r>
        <w:t>Askea</w:t>
      </w:r>
      <w:proofErr w:type="spellEnd"/>
      <w:r>
        <w:t xml:space="preserve">,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3017F448" w14:textId="77777777" w:rsidR="006330F2" w:rsidRDefault="006330F2" w:rsidP="006330F2">
      <w:pPr>
        <w:pStyle w:val="Bibliography"/>
      </w:pPr>
      <w:proofErr w:type="spellStart"/>
      <w:r>
        <w:t>Picheral</w:t>
      </w:r>
      <w:proofErr w:type="spellEnd"/>
      <w:r>
        <w:t xml:space="preserve">, M., </w:t>
      </w:r>
      <w:proofErr w:type="spellStart"/>
      <w:r>
        <w:t>Guidi</w:t>
      </w:r>
      <w:proofErr w:type="spellEnd"/>
      <w:r>
        <w:t xml:space="preserve">, L., </w:t>
      </w:r>
      <w:proofErr w:type="spellStart"/>
      <w:r>
        <w:t>Stemmann</w:t>
      </w:r>
      <w:proofErr w:type="spellEnd"/>
      <w:r>
        <w:t xml:space="preserve">, L., Karl, D. M., </w:t>
      </w:r>
      <w:proofErr w:type="spellStart"/>
      <w:r>
        <w:t>Iddaoud</w:t>
      </w:r>
      <w:proofErr w:type="spellEnd"/>
      <w:r>
        <w:t xml:space="preserve">, G., &amp; </w:t>
      </w:r>
      <w:proofErr w:type="spellStart"/>
      <w:r>
        <w:t>Gorsky</w:t>
      </w:r>
      <w:proofErr w:type="spellEnd"/>
      <w:r>
        <w:t xml:space="preserve">,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22033125" w14:textId="77777777" w:rsidR="006330F2" w:rsidRDefault="006330F2" w:rsidP="006330F2">
      <w:pPr>
        <w:pStyle w:val="Bibliography"/>
      </w:pPr>
      <w:proofErr w:type="spellStart"/>
      <w:r>
        <w:t>Picheral</w:t>
      </w:r>
      <w:proofErr w:type="spellEnd"/>
      <w:r>
        <w:t xml:space="preserve">, M., Colin, S., &amp; </w:t>
      </w:r>
      <w:proofErr w:type="spellStart"/>
      <w:r>
        <w:t>Irisson</w:t>
      </w:r>
      <w:proofErr w:type="spellEnd"/>
      <w:r>
        <w:t xml:space="preserve">, J.-O. (2017). </w:t>
      </w:r>
      <w:proofErr w:type="spellStart"/>
      <w:r>
        <w:rPr>
          <w:i/>
          <w:iCs/>
        </w:rPr>
        <w:t>EcoTaxa</w:t>
      </w:r>
      <w:proofErr w:type="spellEnd"/>
      <w:r>
        <w:rPr>
          <w:i/>
          <w:iCs/>
        </w:rPr>
        <w:t>, a tool for the taxonomic classification of images.</w:t>
      </w:r>
      <w:r>
        <w:t xml:space="preserve"> Retrieved from </w:t>
      </w:r>
      <w:proofErr w:type="gramStart"/>
      <w:r>
        <w:t>http://ecotaxa.obs-vlfr.fr</w:t>
      </w:r>
      <w:proofErr w:type="gramEnd"/>
    </w:p>
    <w:p w14:paraId="6F811AC0" w14:textId="77777777" w:rsidR="006330F2" w:rsidRDefault="006330F2" w:rsidP="006330F2">
      <w:pPr>
        <w:pStyle w:val="Bibliography"/>
      </w:pPr>
      <w:r>
        <w:t xml:space="preserve">Rabindranath, A., </w:t>
      </w:r>
      <w:proofErr w:type="spellStart"/>
      <w:r>
        <w:t>Daase</w:t>
      </w:r>
      <w:proofErr w:type="spellEnd"/>
      <w:r>
        <w:t xml:space="preserve">, M., Falk-Petersen, S., </w:t>
      </w:r>
      <w:proofErr w:type="spellStart"/>
      <w:r>
        <w:t>Wold</w:t>
      </w:r>
      <w:proofErr w:type="spellEnd"/>
      <w:r>
        <w:t xml:space="preserve">,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46EC2E70" w14:textId="77777777" w:rsidR="006330F2" w:rsidRDefault="006330F2" w:rsidP="006330F2">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6DBE4DBC" w14:textId="77777777" w:rsidR="006330F2" w:rsidRDefault="006330F2" w:rsidP="006330F2">
      <w:pPr>
        <w:pStyle w:val="Bibliography"/>
      </w:pPr>
      <w:proofErr w:type="spellStart"/>
      <w:r>
        <w:t>Riquelme-Bugueño</w:t>
      </w:r>
      <w:proofErr w:type="spellEnd"/>
      <w:r>
        <w:t xml:space="preserve">, R., Pérez-Santos, I., </w:t>
      </w:r>
      <w:proofErr w:type="spellStart"/>
      <w:r>
        <w:t>Alegría</w:t>
      </w:r>
      <w:proofErr w:type="spellEnd"/>
      <w:r>
        <w:t xml:space="preserve">, N., Vargas, C. A., Urbina, M. A., &amp; </w:t>
      </w:r>
      <w:proofErr w:type="spellStart"/>
      <w:r>
        <w:t>Escribano</w:t>
      </w:r>
      <w:proofErr w:type="spellEnd"/>
      <w:r>
        <w:t xml:space="preserve">,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38B91757" w14:textId="77777777" w:rsidR="006330F2" w:rsidRDefault="006330F2" w:rsidP="006330F2">
      <w:pPr>
        <w:pStyle w:val="Bibliography"/>
      </w:pPr>
      <w:proofErr w:type="spellStart"/>
      <w:r>
        <w:t>Roullier</w:t>
      </w:r>
      <w:proofErr w:type="spellEnd"/>
      <w:r>
        <w:t xml:space="preserve">, F., </w:t>
      </w:r>
      <w:proofErr w:type="spellStart"/>
      <w:r>
        <w:t>Berline</w:t>
      </w:r>
      <w:proofErr w:type="spellEnd"/>
      <w:r>
        <w:t xml:space="preserve">, L., </w:t>
      </w:r>
      <w:proofErr w:type="spellStart"/>
      <w:r>
        <w:t>Guidi</w:t>
      </w:r>
      <w:proofErr w:type="spellEnd"/>
      <w:r>
        <w:t xml:space="preserve">, L., </w:t>
      </w:r>
      <w:proofErr w:type="spellStart"/>
      <w:r>
        <w:t>Durrieu</w:t>
      </w:r>
      <w:proofErr w:type="spellEnd"/>
      <w:r>
        <w:t xml:space="preserve"> De </w:t>
      </w:r>
      <w:proofErr w:type="spellStart"/>
      <w:r>
        <w:t>Madron</w:t>
      </w:r>
      <w:proofErr w:type="spellEnd"/>
      <w:r>
        <w:t xml:space="preserve">, X., </w:t>
      </w:r>
      <w:proofErr w:type="spellStart"/>
      <w:r>
        <w:t>Picheral</w:t>
      </w:r>
      <w:proofErr w:type="spellEnd"/>
      <w:r>
        <w:t xml:space="preserve">, M., </w:t>
      </w:r>
      <w:proofErr w:type="spellStart"/>
      <w:r>
        <w:t>Sciandra</w:t>
      </w:r>
      <w:proofErr w:type="spellEnd"/>
      <w:r>
        <w:t xml:space="preserve">, A., et al. (2014). Particle size distribution and estimated carbon flux across the Arabian Sea oxygen minimum zone. </w:t>
      </w:r>
      <w:proofErr w:type="spellStart"/>
      <w:r>
        <w:rPr>
          <w:i/>
          <w:iCs/>
        </w:rPr>
        <w:t>Biogeosciences</w:t>
      </w:r>
      <w:proofErr w:type="spellEnd"/>
      <w:r>
        <w:t xml:space="preserve">, </w:t>
      </w:r>
      <w:r>
        <w:rPr>
          <w:i/>
          <w:iCs/>
        </w:rPr>
        <w:t>11</w:t>
      </w:r>
      <w:r>
        <w:t>(16), 4541–4557. https://doi.org/10.5194/bg-11-4541-2014</w:t>
      </w:r>
    </w:p>
    <w:p w14:paraId="2FC129C4" w14:textId="77777777" w:rsidR="006330F2" w:rsidRDefault="006330F2" w:rsidP="006330F2">
      <w:pPr>
        <w:pStyle w:val="Bibliography"/>
      </w:pPr>
      <w:proofErr w:type="spellStart"/>
      <w:r>
        <w:t>Sainmont</w:t>
      </w:r>
      <w:proofErr w:type="spellEnd"/>
      <w:r>
        <w:t xml:space="preserve">, J., </w:t>
      </w:r>
      <w:proofErr w:type="spellStart"/>
      <w:r>
        <w:t>Gislason</w:t>
      </w:r>
      <w:proofErr w:type="spellEnd"/>
      <w:r>
        <w:t xml:space="preserve">, A., </w:t>
      </w:r>
      <w:proofErr w:type="spellStart"/>
      <w:r>
        <w:t>Heuschele</w:t>
      </w:r>
      <w:proofErr w:type="spellEnd"/>
      <w:r>
        <w:t xml:space="preserve">, J., Webster, C. N., </w:t>
      </w:r>
      <w:proofErr w:type="spellStart"/>
      <w:r>
        <w:t>Sylvander</w:t>
      </w:r>
      <w:proofErr w:type="spellEnd"/>
      <w:r>
        <w:t xml:space="preserve">, P., Wang, M., &amp; </w:t>
      </w:r>
      <w:proofErr w:type="spellStart"/>
      <w:r>
        <w:t>Varpe</w:t>
      </w:r>
      <w:proofErr w:type="spellEnd"/>
      <w:r>
        <w:t xml:space="preserv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206C10C8" w14:textId="77777777" w:rsidR="006330F2" w:rsidRDefault="006330F2" w:rsidP="006330F2">
      <w:pPr>
        <w:pStyle w:val="Bibliography"/>
      </w:pPr>
      <w:r>
        <w:t xml:space="preserve">Saunders, J. K., </w:t>
      </w:r>
      <w:proofErr w:type="spellStart"/>
      <w:r>
        <w:t>Fuchsman</w:t>
      </w:r>
      <w:proofErr w:type="spellEnd"/>
      <w:r>
        <w:t xml:space="preserve">, C. A., McKay, C., &amp; </w:t>
      </w:r>
      <w:proofErr w:type="spellStart"/>
      <w:r>
        <w:t>Rocap</w:t>
      </w:r>
      <w:proofErr w:type="spellEnd"/>
      <w:r>
        <w:t xml:space="preserve">,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6CCC948E" w14:textId="77777777" w:rsidR="006330F2" w:rsidRDefault="006330F2" w:rsidP="006330F2">
      <w:pPr>
        <w:pStyle w:val="Bibliography"/>
      </w:pPr>
      <w:proofErr w:type="spellStart"/>
      <w:r>
        <w:t>Schmidtko</w:t>
      </w:r>
      <w:proofErr w:type="spellEnd"/>
      <w:r>
        <w:t xml:space="preserve">, S., </w:t>
      </w:r>
      <w:proofErr w:type="spellStart"/>
      <w:r>
        <w:t>Stramma</w:t>
      </w:r>
      <w:proofErr w:type="spellEnd"/>
      <w:r>
        <w:t xml:space="preserve">, L., &amp; </w:t>
      </w:r>
      <w:proofErr w:type="spellStart"/>
      <w:r>
        <w:t>Visbeck</w:t>
      </w:r>
      <w:proofErr w:type="spellEnd"/>
      <w:r>
        <w:t xml:space="preserve">, M. (2017). Decline in global oceanic oxygen content during the past five decades. </w:t>
      </w:r>
      <w:r>
        <w:rPr>
          <w:i/>
          <w:iCs/>
        </w:rPr>
        <w:t>Nature</w:t>
      </w:r>
      <w:r>
        <w:t xml:space="preserve">, </w:t>
      </w:r>
      <w:r>
        <w:rPr>
          <w:i/>
          <w:iCs/>
        </w:rPr>
        <w:t>542</w:t>
      </w:r>
      <w:r>
        <w:t>(7641), 335–341. https://doi.org/10.1038/nature21399</w:t>
      </w:r>
    </w:p>
    <w:p w14:paraId="7F6C0BDC" w14:textId="77777777" w:rsidR="006330F2" w:rsidRDefault="006330F2" w:rsidP="006330F2">
      <w:pPr>
        <w:pStyle w:val="Bibliography"/>
      </w:pPr>
      <w:r>
        <w:t xml:space="preserve">Siegel, D. A., </w:t>
      </w:r>
      <w:proofErr w:type="spellStart"/>
      <w:r>
        <w:t>Buesseler</w:t>
      </w:r>
      <w:proofErr w:type="spellEnd"/>
      <w:r>
        <w:t xml:space="preserve">, K. O., </w:t>
      </w:r>
      <w:proofErr w:type="spellStart"/>
      <w:r>
        <w:t>Behrenfeld</w:t>
      </w:r>
      <w:proofErr w:type="spellEnd"/>
      <w:r>
        <w:t xml:space="preserve">,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6F0FF5EC" w14:textId="77777777" w:rsidR="006330F2" w:rsidRDefault="006330F2" w:rsidP="006330F2">
      <w:pPr>
        <w:pStyle w:val="Bibliography"/>
      </w:pPr>
      <w:r>
        <w:t xml:space="preserve">Simon, M., </w:t>
      </w:r>
      <w:proofErr w:type="spellStart"/>
      <w:r>
        <w:t>Grossart</w:t>
      </w:r>
      <w:proofErr w:type="spellEnd"/>
      <w:r>
        <w:t xml:space="preserve">, H., Schweitzer, B., &amp; </w:t>
      </w:r>
      <w:proofErr w:type="spellStart"/>
      <w:r>
        <w:t>Ploug</w:t>
      </w:r>
      <w:proofErr w:type="spellEnd"/>
      <w:r>
        <w:t xml:space="preserve">, H. (2002). Microbial ecology of organic aggregates in aquatic ecosystems. </w:t>
      </w:r>
      <w:r>
        <w:rPr>
          <w:i/>
          <w:iCs/>
        </w:rPr>
        <w:t>Aquatic Microbial Ecology</w:t>
      </w:r>
      <w:r>
        <w:t xml:space="preserve">, </w:t>
      </w:r>
      <w:r>
        <w:rPr>
          <w:i/>
          <w:iCs/>
        </w:rPr>
        <w:t>28</w:t>
      </w:r>
      <w:r>
        <w:t>(2), 175–211. https://doi.org/10.3354/ame028175</w:t>
      </w:r>
    </w:p>
    <w:p w14:paraId="525A5A71" w14:textId="77777777" w:rsidR="006330F2" w:rsidRDefault="006330F2" w:rsidP="006330F2">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6F4C76B1" w14:textId="77777777" w:rsidR="006330F2" w:rsidRDefault="006330F2" w:rsidP="006330F2">
      <w:pPr>
        <w:pStyle w:val="Bibliography"/>
      </w:pPr>
      <w:r>
        <w:t xml:space="preserve">Steinberg, D. K., Carlson, C. A., Bates, N. R., </w:t>
      </w:r>
      <w:proofErr w:type="spellStart"/>
      <w:r>
        <w:t>Goldthwait</w:t>
      </w:r>
      <w:proofErr w:type="spellEnd"/>
      <w:r>
        <w:t xml:space="preserve">, S. A., </w:t>
      </w:r>
      <w:proofErr w:type="spellStart"/>
      <w:r>
        <w:t>Madin</w:t>
      </w:r>
      <w:proofErr w:type="spellEnd"/>
      <w:r>
        <w:t xml:space="preserve">,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637255BE" w14:textId="77777777" w:rsidR="006330F2" w:rsidRDefault="006330F2" w:rsidP="006330F2">
      <w:pPr>
        <w:pStyle w:val="Bibliography"/>
      </w:pPr>
      <w:proofErr w:type="spellStart"/>
      <w:r>
        <w:t>Stramma</w:t>
      </w:r>
      <w:proofErr w:type="spellEnd"/>
      <w:r>
        <w:t xml:space="preserve">, L., Johnson, G. C., </w:t>
      </w:r>
      <w:proofErr w:type="spellStart"/>
      <w:r>
        <w:t>Sprintall</w:t>
      </w:r>
      <w:proofErr w:type="spellEnd"/>
      <w:r>
        <w:t xml:space="preserve">, J., &amp; </w:t>
      </w:r>
      <w:proofErr w:type="spellStart"/>
      <w:r>
        <w:t>Mohrholz</w:t>
      </w:r>
      <w:proofErr w:type="spellEnd"/>
      <w:r>
        <w:t xml:space="preserve">, V. (2008). Expanding Oxygen-Minimum Zones in the Tropical Oceans. </w:t>
      </w:r>
      <w:r>
        <w:rPr>
          <w:i/>
          <w:iCs/>
        </w:rPr>
        <w:t>Science</w:t>
      </w:r>
      <w:r>
        <w:t xml:space="preserve">, </w:t>
      </w:r>
      <w:r>
        <w:rPr>
          <w:i/>
          <w:iCs/>
        </w:rPr>
        <w:t>320</w:t>
      </w:r>
      <w:r>
        <w:t>(5876), 655–658. https://doi.org/10.1126/science.1153847</w:t>
      </w:r>
    </w:p>
    <w:p w14:paraId="3450342A" w14:textId="77777777" w:rsidR="006330F2" w:rsidRDefault="006330F2" w:rsidP="006330F2">
      <w:pPr>
        <w:pStyle w:val="Bibliography"/>
      </w:pPr>
      <w:proofErr w:type="spellStart"/>
      <w:r>
        <w:t>Stukel</w:t>
      </w:r>
      <w:proofErr w:type="spellEnd"/>
      <w:r>
        <w:t xml:space="preserve">, M. R., </w:t>
      </w:r>
      <w:proofErr w:type="spellStart"/>
      <w:r>
        <w:t>Décima</w:t>
      </w:r>
      <w:proofErr w:type="spellEnd"/>
      <w:r>
        <w:t xml:space="preserve">, M., Landry, M. R., &amp; </w:t>
      </w:r>
      <w:proofErr w:type="spellStart"/>
      <w:r>
        <w:t>Selph</w:t>
      </w:r>
      <w:proofErr w:type="spellEnd"/>
      <w:r>
        <w:t xml:space="preserve">,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03EDF672" w14:textId="77777777" w:rsidR="006330F2" w:rsidRDefault="006330F2" w:rsidP="006330F2">
      <w:pPr>
        <w:pStyle w:val="Bibliography"/>
      </w:pPr>
      <w:proofErr w:type="spellStart"/>
      <w:r>
        <w:t>Stukel</w:t>
      </w:r>
      <w:proofErr w:type="spellEnd"/>
      <w:r>
        <w:t xml:space="preserve">, M. R., </w:t>
      </w:r>
      <w:proofErr w:type="spellStart"/>
      <w:r>
        <w:t>Ohman</w:t>
      </w:r>
      <w:proofErr w:type="spellEnd"/>
      <w:r>
        <w:t xml:space="preserve">, M. D., Kelly, T. B., &amp; </w:t>
      </w:r>
      <w:proofErr w:type="spellStart"/>
      <w:r>
        <w:t>Biard</w:t>
      </w:r>
      <w:proofErr w:type="spellEnd"/>
      <w:r>
        <w:t xml:space="preserve">, T. (2019). The Roles of Suspension-Feeding and Flux-Feeding Zooplankton as Gatekeepers of Particle Flux </w:t>
      </w:r>
      <w:proofErr w:type="gramStart"/>
      <w:r>
        <w:t>Into</w:t>
      </w:r>
      <w:proofErr w:type="gramEnd"/>
      <w:r>
        <w:t xml:space="preserve"> the Mesopelagic Ocean in the Northeast Pacific. </w:t>
      </w:r>
      <w:r>
        <w:rPr>
          <w:i/>
          <w:iCs/>
        </w:rPr>
        <w:t>Frontiers in Marine Science</w:t>
      </w:r>
      <w:r>
        <w:t xml:space="preserve">, </w:t>
      </w:r>
      <w:r>
        <w:rPr>
          <w:i/>
          <w:iCs/>
        </w:rPr>
        <w:t>6</w:t>
      </w:r>
      <w:r>
        <w:t>. https://doi.org/10.3389/fmars.2019.00397</w:t>
      </w:r>
    </w:p>
    <w:p w14:paraId="5B1415F4" w14:textId="77777777" w:rsidR="006330F2" w:rsidRDefault="006330F2" w:rsidP="006330F2">
      <w:pPr>
        <w:pStyle w:val="Bibliography"/>
      </w:pPr>
      <w:proofErr w:type="spellStart"/>
      <w:r>
        <w:t>Tiano</w:t>
      </w:r>
      <w:proofErr w:type="spellEnd"/>
      <w:r>
        <w:t xml:space="preserve">, L., Garcia-Robledo, E., Dalsgaard, T., </w:t>
      </w:r>
      <w:proofErr w:type="spellStart"/>
      <w:r>
        <w:t>Devol</w:t>
      </w:r>
      <w:proofErr w:type="spellEnd"/>
      <w:r>
        <w:t xml:space="preserve">, A. H., Ward, B. B., Ulloa, O., et al. (2014). Oxygen distribution and aerobic respiration in the north and south eastern tropical Pacific oxygen minimum zones. </w:t>
      </w:r>
      <w:r>
        <w:rPr>
          <w:i/>
          <w:iCs/>
        </w:rPr>
        <w:t>Deep Sea Research Part I: Oceanographic Research Papers</w:t>
      </w:r>
      <w:r>
        <w:t xml:space="preserve">, </w:t>
      </w:r>
      <w:r>
        <w:rPr>
          <w:i/>
          <w:iCs/>
        </w:rPr>
        <w:t>94</w:t>
      </w:r>
      <w:r>
        <w:t>, 173–183. https://doi.org/10.1016/j.dsr.2014.10.001</w:t>
      </w:r>
    </w:p>
    <w:p w14:paraId="2C9B27BB" w14:textId="77777777" w:rsidR="006330F2" w:rsidRDefault="006330F2" w:rsidP="006330F2">
      <w:pPr>
        <w:pStyle w:val="Bibliography"/>
      </w:pPr>
      <w:r>
        <w:t xml:space="preserve">Turner, J. T. (2015). Zooplankton fecal pellets, marine snow, </w:t>
      </w:r>
      <w:proofErr w:type="spellStart"/>
      <w:r>
        <w:t>phytodetritus</w:t>
      </w:r>
      <w:proofErr w:type="spellEnd"/>
      <w:r>
        <w:t xml:space="preserve"> and the ocean’s biological pump. </w:t>
      </w:r>
      <w:r>
        <w:rPr>
          <w:i/>
          <w:iCs/>
        </w:rPr>
        <w:t>Progress in Oceanography</w:t>
      </w:r>
      <w:r>
        <w:t xml:space="preserve">, </w:t>
      </w:r>
      <w:r>
        <w:rPr>
          <w:i/>
          <w:iCs/>
        </w:rPr>
        <w:t>130</w:t>
      </w:r>
      <w:r>
        <w:t>, 205–248. https://doi.org/10.1016/j.pocean.2014.08.005</w:t>
      </w:r>
    </w:p>
    <w:p w14:paraId="574FEE99" w14:textId="77777777" w:rsidR="006330F2" w:rsidRDefault="006330F2" w:rsidP="006330F2">
      <w:pPr>
        <w:pStyle w:val="Bibliography"/>
      </w:pPr>
      <w:r>
        <w:t xml:space="preserve">Van </w:t>
      </w:r>
      <w:proofErr w:type="spellStart"/>
      <w:r>
        <w:t>Mooy</w:t>
      </w:r>
      <w:proofErr w:type="spellEnd"/>
      <w:r>
        <w:t xml:space="preserve">, B. A. S., Keil, R. G., &amp; </w:t>
      </w:r>
      <w:proofErr w:type="spellStart"/>
      <w:r>
        <w:t>Devol</w:t>
      </w:r>
      <w:proofErr w:type="spellEnd"/>
      <w:r>
        <w:t xml:space="preserve">, A. H. (2002). Impact of </w:t>
      </w:r>
      <w:proofErr w:type="spellStart"/>
      <w:r>
        <w:t>suboxia</w:t>
      </w:r>
      <w:proofErr w:type="spellEnd"/>
      <w:r>
        <w:t xml:space="preserve"> on sinking particulate organic carbon: Enhanced carbon flux and preferential degradation of amino acids via denitrification.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i/>
          <w:iCs/>
        </w:rPr>
        <w:t>66</w:t>
      </w:r>
      <w:r>
        <w:t>(3), 457–465. https://doi.org/10.1016/S0016-7037(01)00787-6</w:t>
      </w:r>
    </w:p>
    <w:p w14:paraId="3081503B" w14:textId="77777777" w:rsidR="006330F2" w:rsidRDefault="006330F2" w:rsidP="006330F2">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6BEFA971" w14:textId="77777777" w:rsidR="006330F2" w:rsidRDefault="006330F2" w:rsidP="006330F2">
      <w:pPr>
        <w:pStyle w:val="Bibliography"/>
      </w:pPr>
      <w:proofErr w:type="spellStart"/>
      <w:r>
        <w:t>Widner</w:t>
      </w:r>
      <w:proofErr w:type="spellEnd"/>
      <w:r>
        <w:t xml:space="preserve">, B., </w:t>
      </w:r>
      <w:proofErr w:type="spellStart"/>
      <w:r>
        <w:t>Fuchsman</w:t>
      </w:r>
      <w:proofErr w:type="spellEnd"/>
      <w:r>
        <w:t xml:space="preserve">, C. A., Chang, B. X., </w:t>
      </w:r>
      <w:proofErr w:type="spellStart"/>
      <w:r>
        <w:t>Rocap</w:t>
      </w:r>
      <w:proofErr w:type="spellEnd"/>
      <w:r>
        <w:t xml:space="preserve">,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6444553A" w14:textId="77777777" w:rsidR="006330F2" w:rsidRDefault="006330F2" w:rsidP="006330F2">
      <w:pPr>
        <w:pStyle w:val="Bibliography"/>
      </w:pPr>
      <w:r>
        <w:t xml:space="preserve">Wilson, S. E., Steinberg, D. K., &amp; </w:t>
      </w:r>
      <w:proofErr w:type="spellStart"/>
      <w:r>
        <w:t>Buesseler</w:t>
      </w:r>
      <w:proofErr w:type="spellEnd"/>
      <w:r>
        <w:t xml:space="preserve">,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2C86719B" w14:textId="77777777" w:rsidR="006330F2" w:rsidRDefault="006330F2" w:rsidP="006330F2">
      <w:pPr>
        <w:pStyle w:val="Bibliography"/>
      </w:pPr>
      <w:proofErr w:type="spellStart"/>
      <w:r>
        <w:t>Wishner</w:t>
      </w:r>
      <w:proofErr w:type="spellEnd"/>
      <w:r>
        <w:t xml:space="preserve">,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3CC1117D" w14:textId="77777777" w:rsidR="006330F2" w:rsidRDefault="006330F2" w:rsidP="006330F2">
      <w:pPr>
        <w:pStyle w:val="Bibliography"/>
      </w:pPr>
      <w:proofErr w:type="spellStart"/>
      <w:r>
        <w:t>Wishner</w:t>
      </w:r>
      <w:proofErr w:type="spellEnd"/>
      <w:r>
        <w:t xml:space="preserve">,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55C8BB81" w14:textId="77777777" w:rsidR="006330F2" w:rsidRDefault="006330F2" w:rsidP="006330F2">
      <w:pPr>
        <w:pStyle w:val="Bibliography"/>
      </w:pPr>
      <w:proofErr w:type="spellStart"/>
      <w:r>
        <w:t>Wishner</w:t>
      </w:r>
      <w:proofErr w:type="spellEnd"/>
      <w:r>
        <w:t xml:space="preserve">, K. F., Seibel, B., &amp; Outram, D. (2020). Ocean deoxygenation and copepods: coping with oxygen minimum zone variability. </w:t>
      </w:r>
      <w:proofErr w:type="spellStart"/>
      <w:r>
        <w:rPr>
          <w:i/>
          <w:iCs/>
        </w:rPr>
        <w:t>Biogeosciences</w:t>
      </w:r>
      <w:proofErr w:type="spellEnd"/>
      <w:r>
        <w:t xml:space="preserve">, </w:t>
      </w:r>
      <w:r>
        <w:rPr>
          <w:i/>
          <w:iCs/>
        </w:rPr>
        <w:t>17</w:t>
      </w:r>
      <w:r>
        <w:t>(8), 2315–2339. https://doi.org/10.5194/bg-17-2315-2020</w:t>
      </w:r>
    </w:p>
    <w:p w14:paraId="10CE2E90" w14:textId="77777777" w:rsidR="006330F2" w:rsidRDefault="006330F2" w:rsidP="006330F2">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4CC6D49A" w:rsidR="00104E87" w:rsidRDefault="006B0287">
      <w:pPr>
        <w:pBdr>
          <w:top w:val="nil"/>
          <w:left w:val="nil"/>
          <w:bottom w:val="nil"/>
          <w:right w:val="nil"/>
          <w:between w:val="nil"/>
        </w:pBdr>
        <w:tabs>
          <w:tab w:val="left" w:pos="624"/>
        </w:tabs>
        <w:spacing w:after="240"/>
        <w:ind w:left="624" w:hanging="624"/>
        <w:rPr>
          <w:color w:val="000000"/>
        </w:rPr>
      </w:pPr>
      <w:r>
        <w:rPr>
          <w:color w:val="000000"/>
        </w:rPr>
        <w:fldChar w:fldCharType="end"/>
      </w:r>
    </w:p>
    <w:sectPr w:rsidR="00104E87" w:rsidSect="005A319B">
      <w:footerReference w:type="default" r:id="rId20"/>
      <w:footerReference w:type="first" r:id="rId21"/>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Clara Fuchsman" w:date="2021-05-13T13:22:00Z" w:initials="CF">
    <w:p w14:paraId="525D4F08" w14:textId="455C4A5B" w:rsidR="007D3102" w:rsidRDefault="007D3102">
      <w:pPr>
        <w:pStyle w:val="CommentText"/>
      </w:pPr>
      <w:r>
        <w:rPr>
          <w:rStyle w:val="CommentReference"/>
        </w:rPr>
        <w:annotationRef/>
      </w:r>
      <w:r>
        <w:t xml:space="preserve">Are you sure? </w:t>
      </w:r>
      <w:r w:rsidR="00315ACC">
        <w:t xml:space="preserve">I have the paper open here and it says 10% attenuation from zooplankton feeding on particles </w:t>
      </w:r>
    </w:p>
  </w:comment>
  <w:comment w:id="10" w:author="Clara Fuchsman" w:date="2021-05-13T13:36:00Z" w:initials="CF">
    <w:p w14:paraId="009D4D12" w14:textId="76BF86D2" w:rsidR="00315ACC" w:rsidRDefault="00315ACC">
      <w:pPr>
        <w:pStyle w:val="CommentText"/>
      </w:pPr>
      <w:r>
        <w:rPr>
          <w:rStyle w:val="CommentReference"/>
        </w:rPr>
        <w:annotationRef/>
      </w:r>
      <w:r>
        <w:t>Roullier et al 2014</w:t>
      </w:r>
    </w:p>
  </w:comment>
  <w:comment w:id="11" w:author="Clara Fuchsman" w:date="2021-05-13T13:37:00Z" w:initials="CF">
    <w:p w14:paraId="2BBC3BAB" w14:textId="5A4F1C48" w:rsidR="00B42C8F" w:rsidRDefault="00B42C8F">
      <w:pPr>
        <w:pStyle w:val="CommentText"/>
      </w:pPr>
      <w:r>
        <w:rPr>
          <w:rStyle w:val="CommentReference"/>
        </w:rPr>
        <w:annotationRef/>
      </w:r>
      <w:r>
        <w:t>Can we use the actual papers instead of this review. I hate this review. It is fundamentally incorrect.</w:t>
      </w:r>
    </w:p>
    <w:p w14:paraId="25171B91" w14:textId="5A8282D9" w:rsidR="00B42C8F" w:rsidRDefault="00B42C8F">
      <w:pPr>
        <w:pStyle w:val="CommentText"/>
      </w:pPr>
      <w:r>
        <w:t>Ito et al 2017, Ito et al 2016, and Schmitko et al 2017</w:t>
      </w:r>
    </w:p>
  </w:comment>
  <w:comment w:id="12" w:author="Clara Fuchsman" w:date="2021-05-13T14:10:00Z" w:initials="CF">
    <w:p w14:paraId="29383E9B" w14:textId="657884B1" w:rsidR="007262B8" w:rsidRDefault="007262B8">
      <w:pPr>
        <w:pStyle w:val="CommentText"/>
      </w:pPr>
      <w:r>
        <w:rPr>
          <w:rStyle w:val="CommentReference"/>
        </w:rPr>
        <w:annotationRef/>
      </w:r>
      <w:r>
        <w:t>Seemed repetitive with the previous paragraph</w:t>
      </w:r>
    </w:p>
  </w:comment>
  <w:comment w:id="13" w:author="Clara Fuchsman" w:date="2021-05-13T22:45:00Z" w:initials="CF">
    <w:p w14:paraId="246B00AB" w14:textId="0303B3E0" w:rsidR="00B3090F" w:rsidRDefault="00B3090F">
      <w:pPr>
        <w:pStyle w:val="CommentText"/>
      </w:pPr>
      <w:r>
        <w:rPr>
          <w:rStyle w:val="CommentReference"/>
        </w:rPr>
        <w:annotationRef/>
      </w:r>
      <w:r>
        <w:t xml:space="preserve">This isn’t in your reference section. </w:t>
      </w:r>
    </w:p>
  </w:comment>
  <w:comment w:id="14" w:author="Clara Fuchsman" w:date="2021-05-13T14:17:00Z" w:initials="CF">
    <w:p w14:paraId="418F8AB3" w14:textId="751C824C" w:rsidR="007262B8" w:rsidRDefault="007262B8">
      <w:pPr>
        <w:pStyle w:val="CommentText"/>
      </w:pPr>
      <w:r>
        <w:rPr>
          <w:rStyle w:val="CommentReference"/>
        </w:rPr>
        <w:annotationRef/>
      </w:r>
      <w:r>
        <w:t xml:space="preserve">Not sure this necessary. Slightly awkward in the middle of the questions. </w:t>
      </w:r>
    </w:p>
  </w:comment>
  <w:comment w:id="44" w:author="Clara Fuchsman" w:date="2021-05-13T22:06:00Z" w:initials="CF">
    <w:p w14:paraId="543B7D98" w14:textId="093D291B" w:rsidR="009C79F1" w:rsidRDefault="009C79F1">
      <w:pPr>
        <w:pStyle w:val="CommentText"/>
      </w:pPr>
      <w:r>
        <w:rPr>
          <w:rStyle w:val="CommentReference"/>
        </w:rPr>
        <w:annotationRef/>
      </w:r>
      <w:r>
        <w:t>Is this likely? Tell us what you think?</w:t>
      </w:r>
    </w:p>
  </w:comment>
  <w:comment w:id="45" w:author="Clara Fuchsman" w:date="2021-05-13T22:09:00Z" w:initials="CF">
    <w:p w14:paraId="68482471" w14:textId="214C252D" w:rsidR="009C79F1" w:rsidRDefault="009C79F1">
      <w:pPr>
        <w:pStyle w:val="CommentText"/>
      </w:pPr>
      <w:r>
        <w:rPr>
          <w:rStyle w:val="CommentReference"/>
        </w:rPr>
        <w:annotationRef/>
      </w:r>
      <w:r>
        <w:t>Wishner et al 2018 is also about the lower boundary in the ETNP</w:t>
      </w:r>
    </w:p>
  </w:comment>
  <w:comment w:id="46" w:author="Clara Fuchsman" w:date="2021-05-13T22:44:00Z" w:initials="CF">
    <w:p w14:paraId="3C6131E4" w14:textId="039BDE17" w:rsidR="00A250C2" w:rsidRDefault="00A250C2">
      <w:pPr>
        <w:pStyle w:val="CommentText"/>
      </w:pPr>
      <w:r>
        <w:rPr>
          <w:rStyle w:val="CommentReference"/>
        </w:rPr>
        <w:annotationRef/>
      </w:r>
      <w:r>
        <w:t>This isn’t in your reference section</w:t>
      </w:r>
    </w:p>
  </w:comment>
  <w:comment w:id="47" w:author="Clara Fuchsman" w:date="2021-05-13T22:07:00Z" w:initials="CF">
    <w:p w14:paraId="0A5EAB7B" w14:textId="4EC3D80C" w:rsidR="009C79F1" w:rsidRDefault="009C79F1">
      <w:pPr>
        <w:pStyle w:val="CommentText"/>
      </w:pPr>
      <w:r>
        <w:rPr>
          <w:rStyle w:val="CommentReference"/>
        </w:rPr>
        <w:annotationRef/>
      </w:r>
      <w:r>
        <w:t>Iron particles? why would there be in situ formation of small particles? and where is the horizontal advection coming from?</w:t>
      </w:r>
    </w:p>
  </w:comment>
  <w:comment w:id="50" w:author="Clara Fuchsman" w:date="2021-05-13T22:32:00Z" w:initials="CF">
    <w:p w14:paraId="5694DD4A" w14:textId="3E32E60C" w:rsidR="00B22615" w:rsidRDefault="00B22615">
      <w:pPr>
        <w:pStyle w:val="CommentText"/>
      </w:pPr>
      <w:r>
        <w:rPr>
          <w:rStyle w:val="CommentReference"/>
        </w:rPr>
        <w:annotationRef/>
      </w:r>
      <w:r>
        <w:t>I usually cite De Vries et al 2012 for ETNP residence times</w:t>
      </w:r>
    </w:p>
  </w:comment>
  <w:comment w:id="54" w:author="Clara Fuchsman" w:date="2021-05-13T22:40:00Z" w:initials="CF">
    <w:p w14:paraId="6F7CBF49" w14:textId="2FE08D45" w:rsidR="00A250C2" w:rsidRDefault="00A250C2" w:rsidP="009A6364">
      <w:pPr>
        <w:pStyle w:val="CommentText"/>
      </w:pPr>
      <w:r>
        <w:rPr>
          <w:rStyle w:val="CommentReference"/>
        </w:rPr>
        <w:annotationRef/>
      </w:r>
      <w:r>
        <w:t>What two?</w:t>
      </w:r>
    </w:p>
  </w:comment>
  <w:comment w:id="55" w:author="Clara Fuchsman" w:date="2021-05-13T22:43:00Z" w:initials="CF">
    <w:p w14:paraId="5D197649" w14:textId="63AE9A45" w:rsidR="00A250C2" w:rsidRDefault="00A250C2">
      <w:pPr>
        <w:pStyle w:val="CommentText"/>
      </w:pPr>
      <w:r>
        <w:rPr>
          <w:rStyle w:val="CommentReference"/>
        </w:rPr>
        <w:annotationRef/>
      </w:r>
      <w:r>
        <w:t>This isn’t in your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D4F08" w15:done="1"/>
  <w15:commentEx w15:paraId="009D4D12" w15:done="1"/>
  <w15:commentEx w15:paraId="25171B91" w15:done="1"/>
  <w15:commentEx w15:paraId="29383E9B" w15:done="1"/>
  <w15:commentEx w15:paraId="246B00AB" w15:done="1"/>
  <w15:commentEx w15:paraId="418F8AB3" w15:done="1"/>
  <w15:commentEx w15:paraId="543B7D98" w15:done="1"/>
  <w15:commentEx w15:paraId="68482471" w15:done="1"/>
  <w15:commentEx w15:paraId="3C6131E4" w15:done="1"/>
  <w15:commentEx w15:paraId="0A5EAB7B" w15:done="1"/>
  <w15:commentEx w15:paraId="5694DD4A" w15:done="1"/>
  <w15:commentEx w15:paraId="6F7CBF49" w15:done="1"/>
  <w15:commentEx w15:paraId="5D19764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7A6A6" w16cex:dateUtc="2021-05-13T17:22:00Z"/>
  <w16cex:commentExtensible w16cex:durableId="2447A9F1" w16cex:dateUtc="2021-05-13T17:36:00Z"/>
  <w16cex:commentExtensible w16cex:durableId="2447AA2A" w16cex:dateUtc="2021-05-13T17:37:00Z"/>
  <w16cex:commentExtensible w16cex:durableId="2447B1DE" w16cex:dateUtc="2021-05-13T18:10:00Z"/>
  <w16cex:commentExtensible w16cex:durableId="24482AA0" w16cex:dateUtc="2021-05-14T02:45:00Z"/>
  <w16cex:commentExtensible w16cex:durableId="2447B372" w16cex:dateUtc="2021-05-13T18:17:00Z"/>
  <w16cex:commentExtensible w16cex:durableId="2448214D" w16cex:dateUtc="2021-05-14T02:06:00Z"/>
  <w16cex:commentExtensible w16cex:durableId="2448220B" w16cex:dateUtc="2021-05-14T02:09:00Z"/>
  <w16cex:commentExtensible w16cex:durableId="24482A5A" w16cex:dateUtc="2021-05-14T02:44:00Z"/>
  <w16cex:commentExtensible w16cex:durableId="244821B4" w16cex:dateUtc="2021-05-14T02:07:00Z"/>
  <w16cex:commentExtensible w16cex:durableId="24482770" w16cex:dateUtc="2021-05-14T02:32:00Z"/>
  <w16cex:commentExtensible w16cex:durableId="2448294A" w16cex:dateUtc="2021-05-14T02:40:00Z"/>
  <w16cex:commentExtensible w16cex:durableId="24482A02" w16cex:dateUtc="2021-05-14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D4F08" w16cid:durableId="2447A6A6"/>
  <w16cid:commentId w16cid:paraId="009D4D12" w16cid:durableId="2447A9F1"/>
  <w16cid:commentId w16cid:paraId="25171B91" w16cid:durableId="2447AA2A"/>
  <w16cid:commentId w16cid:paraId="29383E9B" w16cid:durableId="2447B1DE"/>
  <w16cid:commentId w16cid:paraId="246B00AB" w16cid:durableId="24482AA0"/>
  <w16cid:commentId w16cid:paraId="418F8AB3" w16cid:durableId="2447B372"/>
  <w16cid:commentId w16cid:paraId="543B7D98" w16cid:durableId="2448214D"/>
  <w16cid:commentId w16cid:paraId="68482471" w16cid:durableId="2448220B"/>
  <w16cid:commentId w16cid:paraId="3C6131E4" w16cid:durableId="24482A5A"/>
  <w16cid:commentId w16cid:paraId="0A5EAB7B" w16cid:durableId="244821B4"/>
  <w16cid:commentId w16cid:paraId="5694DD4A" w16cid:durableId="24482770"/>
  <w16cid:commentId w16cid:paraId="6F7CBF49" w16cid:durableId="2448294A"/>
  <w16cid:commentId w16cid:paraId="5D197649" w16cid:durableId="24482A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pPr>
        <w:spacing w:after="0"/>
      </w:pPr>
      <w:r>
        <w:separator/>
      </w:r>
    </w:p>
  </w:endnote>
  <w:endnote w:type="continuationSeparator" w:id="0">
    <w:p w14:paraId="28DA3D03" w14:textId="77777777" w:rsidR="002015AD" w:rsidRDefault="002015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pPr>
        <w:spacing w:after="0"/>
      </w:pPr>
      <w:r>
        <w:separator/>
      </w:r>
    </w:p>
  </w:footnote>
  <w:footnote w:type="continuationSeparator" w:id="0">
    <w:p w14:paraId="237589B4" w14:textId="77777777" w:rsidR="002015AD" w:rsidRDefault="002015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Fuchsman">
    <w15:presenceInfo w15:providerId="Windows Live" w15:userId="1523ea9eeb726a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703E1"/>
    <w:rsid w:val="000D0C72"/>
    <w:rsid w:val="000D7D0D"/>
    <w:rsid w:val="000F1AA1"/>
    <w:rsid w:val="0010137C"/>
    <w:rsid w:val="00104E87"/>
    <w:rsid w:val="00107BA2"/>
    <w:rsid w:val="00132F5F"/>
    <w:rsid w:val="0014548D"/>
    <w:rsid w:val="001A5B17"/>
    <w:rsid w:val="001F2172"/>
    <w:rsid w:val="002015AD"/>
    <w:rsid w:val="00230576"/>
    <w:rsid w:val="002922A3"/>
    <w:rsid w:val="002B345B"/>
    <w:rsid w:val="002D151D"/>
    <w:rsid w:val="00304B9F"/>
    <w:rsid w:val="00315ACC"/>
    <w:rsid w:val="00374C9F"/>
    <w:rsid w:val="00394613"/>
    <w:rsid w:val="003B367B"/>
    <w:rsid w:val="003B6974"/>
    <w:rsid w:val="003C1A71"/>
    <w:rsid w:val="003D07DB"/>
    <w:rsid w:val="003D3B05"/>
    <w:rsid w:val="004A766D"/>
    <w:rsid w:val="004C1D61"/>
    <w:rsid w:val="004D045E"/>
    <w:rsid w:val="00537C42"/>
    <w:rsid w:val="00546A5D"/>
    <w:rsid w:val="005475B7"/>
    <w:rsid w:val="005A319B"/>
    <w:rsid w:val="005C5FA3"/>
    <w:rsid w:val="005C68C5"/>
    <w:rsid w:val="005E0393"/>
    <w:rsid w:val="005F35A0"/>
    <w:rsid w:val="006065A2"/>
    <w:rsid w:val="006330F2"/>
    <w:rsid w:val="0063459C"/>
    <w:rsid w:val="006932EA"/>
    <w:rsid w:val="006A6A8E"/>
    <w:rsid w:val="006B0287"/>
    <w:rsid w:val="006E5628"/>
    <w:rsid w:val="00712F66"/>
    <w:rsid w:val="007262B8"/>
    <w:rsid w:val="007424E6"/>
    <w:rsid w:val="00750A5E"/>
    <w:rsid w:val="00777545"/>
    <w:rsid w:val="007B69A1"/>
    <w:rsid w:val="007D3102"/>
    <w:rsid w:val="007E19EE"/>
    <w:rsid w:val="007E40D6"/>
    <w:rsid w:val="008072AE"/>
    <w:rsid w:val="0082101C"/>
    <w:rsid w:val="008422C4"/>
    <w:rsid w:val="00870FBD"/>
    <w:rsid w:val="00911372"/>
    <w:rsid w:val="00911970"/>
    <w:rsid w:val="00913083"/>
    <w:rsid w:val="00914454"/>
    <w:rsid w:val="009942FC"/>
    <w:rsid w:val="009A3929"/>
    <w:rsid w:val="009A6364"/>
    <w:rsid w:val="009B2BA7"/>
    <w:rsid w:val="009C493F"/>
    <w:rsid w:val="009C79F1"/>
    <w:rsid w:val="009E1DA2"/>
    <w:rsid w:val="009E7DEC"/>
    <w:rsid w:val="00A250C2"/>
    <w:rsid w:val="00A35D9B"/>
    <w:rsid w:val="00A935E8"/>
    <w:rsid w:val="00B04B63"/>
    <w:rsid w:val="00B05390"/>
    <w:rsid w:val="00B22615"/>
    <w:rsid w:val="00B3090F"/>
    <w:rsid w:val="00B42C8F"/>
    <w:rsid w:val="00B61FFF"/>
    <w:rsid w:val="00B73EBD"/>
    <w:rsid w:val="00B87896"/>
    <w:rsid w:val="00B92929"/>
    <w:rsid w:val="00B945FB"/>
    <w:rsid w:val="00B9482F"/>
    <w:rsid w:val="00BF6DCA"/>
    <w:rsid w:val="00C66B70"/>
    <w:rsid w:val="00C92D2E"/>
    <w:rsid w:val="00CC1484"/>
    <w:rsid w:val="00CD1400"/>
    <w:rsid w:val="00CE3BC7"/>
    <w:rsid w:val="00CE44D1"/>
    <w:rsid w:val="00CF7CA5"/>
    <w:rsid w:val="00D26EBD"/>
    <w:rsid w:val="00D357C6"/>
    <w:rsid w:val="00D87184"/>
    <w:rsid w:val="00D95952"/>
    <w:rsid w:val="00DC428E"/>
    <w:rsid w:val="00DD1F8F"/>
    <w:rsid w:val="00E442E8"/>
    <w:rsid w:val="00EC3855"/>
    <w:rsid w:val="00F06FFB"/>
    <w:rsid w:val="00F71511"/>
    <w:rsid w:val="00F94AB5"/>
    <w:rsid w:val="00FB49F2"/>
    <w:rsid w:val="00FE6E28"/>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github.com/cramjaco/POMZ-ETNP-UVP-201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9</Pages>
  <Words>59676</Words>
  <Characters>340154</Characters>
  <Application>Microsoft Office Word</Application>
  <DocSecurity>0</DocSecurity>
  <Lines>2834</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3</cp:revision>
  <dcterms:created xsi:type="dcterms:W3CDTF">2021-05-17T18:31:00Z</dcterms:created>
  <dcterms:modified xsi:type="dcterms:W3CDTF">2021-05-17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Z5Nv8sp"/&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